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D9DA70" w14:textId="6FB4F4D8" w:rsidR="009879EA" w:rsidRDefault="00AE59E9" w:rsidP="004E2AC8">
      <w:pPr>
        <w:spacing w:line="360" w:lineRule="auto"/>
        <w:jc w:val="both"/>
        <w:rPr>
          <w:rFonts w:ascii="Arial" w:hAnsi="Arial" w:cs="Arial"/>
          <w:sz w:val="24"/>
          <w:szCs w:val="24"/>
        </w:rPr>
      </w:pPr>
      <w:r w:rsidRPr="004E2AC8">
        <w:rPr>
          <w:rFonts w:ascii="Arial" w:hAnsi="Arial" w:cs="Arial"/>
          <w:sz w:val="24"/>
          <w:szCs w:val="24"/>
        </w:rPr>
        <w:t>For nearly a decade, manual visual question answering systems</w:t>
      </w:r>
      <w:r w:rsidR="004E2AC8">
        <w:rPr>
          <w:rStyle w:val="FootnoteReference"/>
          <w:rFonts w:ascii="Arial" w:hAnsi="Arial" w:cs="Arial"/>
          <w:sz w:val="24"/>
          <w:szCs w:val="24"/>
        </w:rPr>
        <w:fldChar w:fldCharType="begin" w:fldLock="1"/>
      </w:r>
      <w:r w:rsidR="00916016">
        <w:rPr>
          <w:rFonts w:ascii="Arial" w:hAnsi="Arial" w:cs="Arial"/>
          <w:sz w:val="24"/>
          <w:szCs w:val="24"/>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id":"ITEM-2","itemData":{"DOI":"10.1145/2513383.2517033","ISBN":"9781450324052","abstract":"Blind people face a range of accessibility challenges in their everyday lives, from reading the text on a package of food to traveling independently in a new place. Answering general questions about one's visual surroundings remains well beyond the capabilities of fully automated systems, but recent systems are showing the potential of engaging on-demand human workers (the crowd) to answer visual questions. The input to such systems has generally been a single image, which can limit the interaction with a worker to one question; or video streams where systems have paired the end user with a single worker, limiting the benefits of the crowd. In this paper, we introduce Chorus:View, a system that assists users over the course of longer interactions by engaging workers in a continuous conversation with the user about a video stream from the user's mobile device. We demonstrate the benefit of using multiple crowd workers instead of just one in terms of both latency and accuracy, then conduct a study with 10 blind users that shows Chorus:View answers common visual questions more quickly and accurately than existing approaches. We conclude with a discussion of users' feedback and potential future work on interactive crowd support of blind users.","author":[{"dropping-particle":"","family":"Lasecki","given":"Walter S.","non-dropping-particle":"","parse-names":false,"suffix":""},{"dropping-particle":"","family":"Thiha","given":"Phyo","non-dropping-particle":"","parse-names":false,"suffix":""},{"dropping-particle":"","family":"Zhong","given":"Yu","non-dropping-particle":"","parse-names":false,"suffix":""},{"dropping-particle":"","family":"Brady","given":"Erin","non-dropping-particle":"","parse-names":false,"suffix":""},{"dropping-particle":"","family":"Bigham","given":"Jeffrey P.","non-dropping-particle":"","parse-names":false,"suffix":""}],"container-title":"Proceedings of the 15th International ACM SIGACCESS Conference on Computers and Accessibility, ASSETS 2013","id":"ITEM-2","issued":{"date-parts":[["2013"]]},"title":"Answering visual questions with conversational crowd assistants","type":"paper-conference"},"uris":["http://www.mendeley.com/documents/?uuid=5f1c6844-b3d3-33a3-96ec-909d98485a9f"]}],"mendeley":{"formattedCitation":"[1], [2]","plainTextFormattedCitation":"[1], [2]","previouslyFormattedCitation":"[1], [2]"},"properties":{"noteIndex":0},"schema":"https://github.com/citation-style-language/schema/raw/master/csl-citation.json"}</w:instrText>
      </w:r>
      <w:r w:rsidR="004E2AC8">
        <w:rPr>
          <w:rStyle w:val="FootnoteReference"/>
          <w:rFonts w:ascii="Arial" w:hAnsi="Arial" w:cs="Arial"/>
          <w:sz w:val="24"/>
          <w:szCs w:val="24"/>
        </w:rPr>
        <w:fldChar w:fldCharType="separate"/>
      </w:r>
      <w:r w:rsidR="004E2AC8" w:rsidRPr="004E2AC8">
        <w:rPr>
          <w:rFonts w:ascii="Arial" w:hAnsi="Arial" w:cs="Arial"/>
          <w:bCs/>
          <w:noProof/>
          <w:sz w:val="24"/>
          <w:szCs w:val="24"/>
          <w:lang w:val="en-US"/>
        </w:rPr>
        <w:t>[1], [2]</w:t>
      </w:r>
      <w:r w:rsidR="004E2AC8">
        <w:rPr>
          <w:rStyle w:val="FootnoteReference"/>
          <w:rFonts w:ascii="Arial" w:hAnsi="Arial" w:cs="Arial"/>
          <w:sz w:val="24"/>
          <w:szCs w:val="24"/>
        </w:rPr>
        <w:fldChar w:fldCharType="end"/>
      </w:r>
      <w:r w:rsidRPr="004E2AC8">
        <w:rPr>
          <w:rFonts w:ascii="Arial" w:hAnsi="Arial" w:cs="Arial"/>
          <w:sz w:val="24"/>
          <w:szCs w:val="24"/>
        </w:rPr>
        <w:t xml:space="preserve"> have been employed where person uses a mobile application to ask a question and obtains answers through human volunteers or crowdsourcing workers.</w:t>
      </w:r>
      <w:r w:rsidR="00673A66" w:rsidRPr="004E2AC8">
        <w:rPr>
          <w:rFonts w:ascii="Arial" w:hAnsi="Arial" w:cs="Arial"/>
          <w:sz w:val="24"/>
          <w:szCs w:val="24"/>
        </w:rPr>
        <w:t xml:space="preserve"> They were used for tasks like locating an object in a complex scene</w:t>
      </w:r>
      <w:r w:rsidR="00916016">
        <w:rPr>
          <w:rFonts w:ascii="Arial" w:hAnsi="Arial" w:cs="Arial"/>
          <w:sz w:val="24"/>
          <w:szCs w:val="24"/>
        </w:rPr>
        <w:t xml:space="preserve"> </w:t>
      </w:r>
      <w:r w:rsidR="004E2AC8">
        <w:rPr>
          <w:rStyle w:val="FootnoteReference"/>
          <w:rFonts w:ascii="Arial" w:hAnsi="Arial" w:cs="Arial"/>
          <w:sz w:val="24"/>
          <w:szCs w:val="24"/>
        </w:rPr>
        <w:fldChar w:fldCharType="begin" w:fldLock="1"/>
      </w:r>
      <w:r w:rsidR="00916016">
        <w:rPr>
          <w:rFonts w:ascii="Arial" w:hAnsi="Arial" w:cs="Arial"/>
          <w:sz w:val="24"/>
          <w:szCs w:val="24"/>
        </w:rPr>
        <w:instrText>ADDIN CSL_CITATION {"citationItems":[{"id":"ITEM-1","itemData":{"DOI":"10.1109/CVPRW.2010.5543821","ISBN":"9781424470297","abstract":"Blind people face a number of challenges when interacting with their environments because so much information is encoded visually. Text is pervasively used to label objects, colors carry special significance, and items can easily become lost in surroundings that cannot be quickly scanned. Many tools seek to help blind people solve these problems by enabling them to query for additional information, such as color or text shown on the object. In this paper we argue that many useful problems may be better solved by direclty modeling them as search problems, and present a solution called VizWiz::LocateIt that directly supports this type of interaction.VizWiz::LocateIt enables blind people to take a picture and ask for assistance in finding a specific object. The request is first forwarded to remote workers who outline the object, enabling efficient and accurate automatic computer vision to guide users interactively from their existing cellphones. A two-stage algorithm is presented that uses this information to guide users to the appropriate object interactively from their phone. © 2010 IEEE.","author":[{"dropping-particle":"","family":"Bigham","given":"Jeffrey P.","non-dropping-particle":"","parse-names":false,"suffix":""},{"dropping-particle":"","family":"Jayant","given":"Chandrika","non-dropping-particle":"","parse-names":false,"suffix":""},{"dropping-particle":"","family":"Miller","given":"Andrew","non-dropping-particle":"","parse-names":false,"suffix":""},{"dropping-particle":"","family":"White","given":"Brandyn","non-dropping-particle":"","parse-names":false,"suffix":""},{"dropping-particle":"","family":"Yeh","given":"Tom","non-dropping-particle":"","parse-names":false,"suffix":""}],"container-title":"2010 IEEE Computer Society Conference on Computer Vision and Pattern Recognition - Workshops, CVPRW 2010","id":"ITEM-1","issued":{"date-parts":[["2010"]]},"title":"VizWiz::LocateIt - Enabling blind people to locate objects in their environment","type":"paper-conference"},"uris":["http://www.mendeley.com/documents/?uuid=b3b32a33-3ac9-3962-b522-82e47ea08646"]}],"mendeley":{"formattedCitation":"[3]","plainTextFormattedCitation":"[3]","previouslyFormattedCitation":"[3]"},"properties":{"noteIndex":0},"schema":"https://github.com/citation-style-language/schema/raw/master/csl-citation.json"}</w:instrText>
      </w:r>
      <w:r w:rsidR="004E2AC8">
        <w:rPr>
          <w:rStyle w:val="FootnoteReference"/>
          <w:rFonts w:ascii="Arial" w:hAnsi="Arial" w:cs="Arial"/>
          <w:sz w:val="24"/>
          <w:szCs w:val="24"/>
        </w:rPr>
        <w:fldChar w:fldCharType="separate"/>
      </w:r>
      <w:r w:rsidR="004E2AC8" w:rsidRPr="004E2AC8">
        <w:rPr>
          <w:rFonts w:ascii="Arial" w:hAnsi="Arial" w:cs="Arial"/>
          <w:noProof/>
          <w:sz w:val="24"/>
          <w:szCs w:val="24"/>
        </w:rPr>
        <w:t>[3]</w:t>
      </w:r>
      <w:r w:rsidR="004E2AC8">
        <w:rPr>
          <w:rStyle w:val="FootnoteReference"/>
          <w:rFonts w:ascii="Arial" w:hAnsi="Arial" w:cs="Arial"/>
          <w:sz w:val="24"/>
          <w:szCs w:val="24"/>
        </w:rPr>
        <w:fldChar w:fldCharType="end"/>
      </w:r>
      <w:r w:rsidR="00673A66" w:rsidRPr="004E2AC8">
        <w:rPr>
          <w:rFonts w:ascii="Arial" w:hAnsi="Arial" w:cs="Arial"/>
          <w:sz w:val="24"/>
          <w:szCs w:val="24"/>
        </w:rPr>
        <w:t>, helping the user in grocery shopping</w:t>
      </w:r>
      <w:r w:rsidR="004E2AC8">
        <w:rPr>
          <w:rStyle w:val="FootnoteReference"/>
          <w:rFonts w:ascii="Arial" w:hAnsi="Arial" w:cs="Arial"/>
          <w:sz w:val="24"/>
          <w:szCs w:val="24"/>
        </w:rPr>
        <w:fldChar w:fldCharType="begin" w:fldLock="1"/>
      </w:r>
      <w:r w:rsidR="00916016">
        <w:rPr>
          <w:rFonts w:ascii="Arial" w:hAnsi="Arial" w:cs="Arial"/>
          <w:sz w:val="24"/>
          <w:szCs w:val="24"/>
        </w:rPr>
        <w:instrText>ADDIN CSL_CITATION {"citationItems":[{"id":"ITEM-1","itemData":{"DOI":"10.1145/1866029.1866080","ISBN":"9781605588438","abstract":"The lack of access to visual information like text labels, icons, and colors can cause frustration and decrease independence for blind people. Current access technology uses automatic approaches to address some problems in this space, but the technology is error-prone, limited in scope, and quite expensive. In this paper, we introduce VizWiz, a talking application for mobile phones that offers a new alternative to answering visual questions in nearly real-time-asking multiple people on the web. To support answering questions quickly, we introduce a general approach for intelligently recruiting human workers in advance called quikTurkit so that workers are available when new questions arrive. A field deployment with 11 blind participants illustrates that blind people can effectively use VizWiz to cheaply answer questions in their everyday lives, highlighting issues that automatic approaches will need to address to be useful. Finally, we illus-trate the potential of using VizWiz as part of the participatory design of advanced tools by using it to build and evaluate VizWiz::LocateIt, an interactive mobile tool that helps blind people solve general visual search problems.","author":[{"dropping-particle":"","family":"Bigham","given":"Jeffrey P.","non-dropping-particle":"","parse-names":false,"suffix":""},{"dropping-particle":"","family":"Jayant","given":"Chandrika","non-dropping-particle":"","parse-names":false,"suffix":""},{"dropping-particle":"","family":"Ji","given":"Hanjie","non-dropping-particle":"","parse-names":false,"suffix":""},{"dropping-particle":"","family":"Little","given":"Greg","non-dropping-particle":"","parse-names":false,"suffix":""},{"dropping-particle":"","family":"Miller","given":"Andrew","non-dropping-particle":"","parse-names":false,"suffix":""},{"dropping-particle":"","family":"Miller","given":"Robert C.","non-dropping-particle":"","parse-names":false,"suffix":""},{"dropping-particle":"","family":"Miller","given":"Robin","non-dropping-particle":"","parse-names":false,"suffix":""},{"dropping-particle":"","family":"Tatarowicz","given":"Aubrey","non-dropping-particle":"","parse-names":false,"suffix":""},{"dropping-particle":"","family":"White","given":"Brandyn","non-dropping-particle":"","parse-names":false,"suffix":""},{"dropping-particle":"","family":"White","given":"Samuel","non-dropping-particle":"","parse-names":false,"suffix":""},{"dropping-particle":"","family":"Yeh","given":"Tom","non-dropping-particle":"","parse-names":false,"suffix":""}],"container-title":"UIST 2010 - 23rd ACM Symposium on User Interface Software and Technology","id":"ITEM-1","issued":{"date-parts":[["2010"]]},"title":"VizWiz: Nearly real-time answers to visual questions","type":"paper-conference"},"uris":["http://www.mendeley.com/documents/?uuid=4c11dd9b-a14f-32ee-8698-f575d5d0e24b"]}],"mendeley":{"formattedCitation":"[1]","plainTextFormattedCitation":"[1]","previouslyFormattedCitation":"[1]"},"properties":{"noteIndex":0},"schema":"https://github.com/citation-style-language/schema/raw/master/csl-citation.json"}</w:instrText>
      </w:r>
      <w:r w:rsidR="004E2AC8">
        <w:rPr>
          <w:rStyle w:val="FootnoteReference"/>
          <w:rFonts w:ascii="Arial" w:hAnsi="Arial" w:cs="Arial"/>
          <w:sz w:val="24"/>
          <w:szCs w:val="24"/>
        </w:rPr>
        <w:fldChar w:fldCharType="separate"/>
      </w:r>
      <w:r w:rsidR="004E2AC8" w:rsidRPr="004E2AC8">
        <w:rPr>
          <w:rFonts w:ascii="Arial" w:hAnsi="Arial" w:cs="Arial"/>
          <w:noProof/>
          <w:sz w:val="24"/>
          <w:szCs w:val="24"/>
        </w:rPr>
        <w:t>[1]</w:t>
      </w:r>
      <w:r w:rsidR="004E2AC8">
        <w:rPr>
          <w:rStyle w:val="FootnoteReference"/>
          <w:rFonts w:ascii="Arial" w:hAnsi="Arial" w:cs="Arial"/>
          <w:sz w:val="24"/>
          <w:szCs w:val="24"/>
        </w:rPr>
        <w:fldChar w:fldCharType="end"/>
      </w:r>
      <w:r w:rsidR="00673A66" w:rsidRPr="004E2AC8">
        <w:rPr>
          <w:rFonts w:ascii="Arial" w:hAnsi="Arial" w:cs="Arial"/>
          <w:sz w:val="24"/>
          <w:szCs w:val="24"/>
        </w:rPr>
        <w:t>.</w:t>
      </w:r>
      <w:r w:rsidRPr="004E2AC8">
        <w:rPr>
          <w:rFonts w:ascii="Arial" w:hAnsi="Arial" w:cs="Arial"/>
          <w:sz w:val="24"/>
          <w:szCs w:val="24"/>
        </w:rPr>
        <w:t xml:space="preserve"> Such systems while valuable, depends on manual human labour. An automated system for such a task would have great benefits like enhanced latency, cost, privacy.</w:t>
      </w:r>
      <w:r w:rsidR="00673A66" w:rsidRPr="004E2AC8">
        <w:rPr>
          <w:rFonts w:ascii="Arial" w:hAnsi="Arial" w:cs="Arial"/>
          <w:sz w:val="24"/>
          <w:szCs w:val="24"/>
        </w:rPr>
        <w:t xml:space="preserve"> In 2018, </w:t>
      </w:r>
      <w:proofErr w:type="spellStart"/>
      <w:r w:rsidR="00673A66" w:rsidRPr="004E2AC8">
        <w:rPr>
          <w:rFonts w:ascii="Arial" w:hAnsi="Arial" w:cs="Arial"/>
          <w:sz w:val="24"/>
          <w:szCs w:val="24"/>
        </w:rPr>
        <w:t>Gurari</w:t>
      </w:r>
      <w:proofErr w:type="spellEnd"/>
      <w:r w:rsidR="00673A66" w:rsidRPr="004E2AC8">
        <w:rPr>
          <w:rFonts w:ascii="Arial" w:hAnsi="Arial" w:cs="Arial"/>
          <w:sz w:val="24"/>
          <w:szCs w:val="24"/>
        </w:rPr>
        <w:t xml:space="preserve"> et al. </w:t>
      </w:r>
      <w:r w:rsidR="004E2AC8">
        <w:rPr>
          <w:rStyle w:val="FootnoteReference"/>
          <w:rFonts w:ascii="Arial" w:hAnsi="Arial" w:cs="Arial"/>
          <w:sz w:val="24"/>
          <w:szCs w:val="24"/>
        </w:rPr>
        <w:fldChar w:fldCharType="begin" w:fldLock="1"/>
      </w:r>
      <w:r w:rsidR="00916016">
        <w:rPr>
          <w:rFonts w:ascii="Arial" w:hAnsi="Arial" w:cs="Arial"/>
          <w:sz w:val="24"/>
          <w:szCs w:val="24"/>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4]","plainTextFormattedCitation":"[4]","previouslyFormattedCitation":"[4]"},"properties":{"noteIndex":0},"schema":"https://github.com/citation-style-language/schema/raw/master/csl-citation.json"}</w:instrText>
      </w:r>
      <w:r w:rsidR="004E2AC8">
        <w:rPr>
          <w:rStyle w:val="FootnoteReference"/>
          <w:rFonts w:ascii="Arial" w:hAnsi="Arial" w:cs="Arial"/>
          <w:sz w:val="24"/>
          <w:szCs w:val="24"/>
        </w:rPr>
        <w:fldChar w:fldCharType="separate"/>
      </w:r>
      <w:r w:rsidR="004E2AC8" w:rsidRPr="004E2AC8">
        <w:rPr>
          <w:rFonts w:ascii="Arial" w:hAnsi="Arial" w:cs="Arial"/>
          <w:noProof/>
          <w:sz w:val="24"/>
          <w:szCs w:val="24"/>
        </w:rPr>
        <w:t>[4]</w:t>
      </w:r>
      <w:r w:rsidR="004E2AC8">
        <w:rPr>
          <w:rStyle w:val="FootnoteReference"/>
          <w:rFonts w:ascii="Arial" w:hAnsi="Arial" w:cs="Arial"/>
          <w:sz w:val="24"/>
          <w:szCs w:val="24"/>
        </w:rPr>
        <w:fldChar w:fldCharType="end"/>
      </w:r>
      <w:r w:rsidR="00673A66" w:rsidRPr="004E2AC8">
        <w:rPr>
          <w:rFonts w:ascii="Arial" w:hAnsi="Arial" w:cs="Arial"/>
          <w:sz w:val="24"/>
          <w:szCs w:val="24"/>
        </w:rPr>
        <w:t xml:space="preserve"> described unique challenges facing the visual question answering systems in assisting blind people. They also created a real-wold visual question answering dataset which was obtained from blind people. </w:t>
      </w:r>
      <w:r w:rsidR="00F52B17" w:rsidRPr="004E2AC8">
        <w:rPr>
          <w:rFonts w:ascii="Arial" w:hAnsi="Arial" w:cs="Arial"/>
          <w:sz w:val="24"/>
          <w:szCs w:val="24"/>
        </w:rPr>
        <w:t xml:space="preserve">While constructing the dataset, prior works used dataset gathered from the web </w:t>
      </w:r>
      <w:r w:rsidR="004E2AC8">
        <w:rPr>
          <w:rStyle w:val="FootnoteReference"/>
          <w:rFonts w:ascii="Arial" w:hAnsi="Arial" w:cs="Arial"/>
          <w:sz w:val="24"/>
          <w:szCs w:val="24"/>
        </w:rPr>
        <w:fldChar w:fldCharType="begin" w:fldLock="1"/>
      </w:r>
      <w:r w:rsidR="00916016">
        <w:rPr>
          <w:rFonts w:ascii="Arial" w:hAnsi="Arial" w:cs="Arial"/>
          <w:sz w:val="24"/>
          <w:szCs w:val="24"/>
        </w:rPr>
        <w:instrText>ADDIN CSL_CITATION {"citationItems":[{"id":"ITEM-1","itemData":{"DOI":"10.1007/978-3-319-10602-1_48","ISSN":"16113349","abstract":"We present a new dataset with the goal of advancing the state-of-the-art in object recognition by placing the question of object recognition in the context of the broader question of scene understanding. This is achieved by gathering images of complex everyday scenes containing common objects in their natural context. Objects are labeled using per-instance segmentations to aid in precise object localization. Our dataset contains photos of 91 objects types that would be easily recognizable by a 4 year old. With a total of 2.5 million labeled instances in 328k images, the creation of our dataset drew upon extensive crowd worker involvement via novel user interfaces for category detection, instance spotting and instance segmentation. We present a detailed statistical analysis of the dataset in comparison to PASCAL, ImageNet, and SUN. Finally, we provide baseline performance analysis for bounding box and segmentation detection results using a Deformable Parts Model. © 2014 Springer International Publishing.","author":[{"dropping-particle":"","family":"Lin","given":"Tsung Yi","non-dropping-particle":"","parse-names":false,"suffix":""},{"dropping-particle":"","family":"Maire","given":"Michael","non-dropping-particle":"","parse-names":false,"suffix":""},{"dropping-particle":"","family":"Belongie","given":"Serge","non-dropping-particle":"","parse-names":false,"suffix":""},{"dropping-particle":"","family":"Hays","given":"James","non-dropping-particle":"","parse-names":false,"suffix":""},{"dropping-particle":"","family":"Perona","given":"Pietro","non-dropping-particle":"","parse-names":false,"suffix":""},{"dropping-particle":"","family":"Ramanan","given":"Deva","non-dropping-particle":"","parse-names":false,"suffix":""},{"dropping-particle":"","family":"Dollár","given":"Piotr","non-dropping-particle":"","parse-names":false,"suffix":""},{"dropping-particle":"","family":"Zitnick","given":"C. Lawrence","non-dropping-particle":"","parse-names":false,"suffix":""}],"container-title":"Lecture Notes in Computer Science (including subseries Lecture Notes in Artificial Intelligence and Lecture Notes in Bioinformatics)","id":"ITEM-1","issued":{"date-parts":[["2014"]]},"title":"Microsoft COCO: Common objects in context","type":"paper-conference"},"uris":["http://www.mendeley.com/documents/?uuid=70b71a66-600f-364e-9833-d20a82be1a16"]},{"id":"ITEM-2","itemData":{"DOI":"10.1109/CVPR.2010.5539970","ISBN":"9781424469840","ISSN":"10636919","abstract":"Scene categorization is a fundamental problem in computer vision. However, scene understanding research has been constrained by the limited scope of currently-used databases which do not capture the full variety of scene categories. Whereas standard databases for object categorization contain hundreds of different classes of objects, the largest available dataset of scene categories contains only 15 classes. In this paper we propose the extensive Scene UNderstanding (SUN) database that contains 899 categories and 130,519 images. We use 397 well-sampled categories to evaluate numerous state-of-the-art algorithms for scene recognition and establish new bounds of performance. We measure human scene classification performance on the SUN database and compare this with computational methods. Additionally, we study a finer-grained scene representation to detect scenes embedded inside of larger scenes. ©2010 IEEE.","author":[{"dropping-particle":"","family":"Xiao","given":"Jianxiong","non-dropping-particle":"","parse-names":false,"suffix":""},{"dropping-particle":"","family":"Hays","given":"James","non-dropping-particle":"","parse-names":false,"suffix":""},{"dropping-particle":"","family":"Ehinger","given":"Krista A.","non-dropping-particle":"","parse-names":false,"suffix":""},{"dropping-particle":"","family":"Oliva","given":"Aude","non-dropping-particle":"","parse-names":false,"suffix":""},{"dropping-particle":"","family":"Torralba","given":"Antonio","non-dropping-particle":"","parse-names":false,"suffix":""}],"container-title":"Proceedings of the IEEE Computer Society Conference on Computer Vision and Pattern Recognition","id":"ITEM-2","issued":{"date-parts":[["2010"]]},"title":"SUN database: Large-scale scene recognition from abbey to zoo","type":"paper-conference"},"uris":["http://www.mendeley.com/documents/?uuid=a72f4dc3-9817-34b4-a94f-cce0ed2e1826"]},{"id":"ITEM-3","itemData":{"DOI":"10.1109/CVPR.2012.6247998","ISBN":"9781467312264","ISSN":"10636919","abstract":"In this paper we present the first large-scale scene attribute database. First, we perform crowd-sourced human studies to find a taxonomy of 102 discriminative attributes. Next, we build the SUN attribute database on top of the diverse SUN categorical database. Our attribute database spans more than 700 categories and 14,000 images and has potential for use in high-level scene understanding and fine-grained scene recognition. We use our dataset to train attribute classifiers and evaluate how well these relatively simple classifiers can recognize a variety of attributes related to materials, surface properties, lighting, functions and affordances, and spatial envelope properties. © 2012 IEEE.","author":[{"dropping-particle":"","family":"Patterson","given":"Genevieve","non-dropping-particle":"","parse-names":false,"suffix":""},{"dropping-particle":"","family":"Hays","given":"James","non-dropping-particle":"","parse-names":false,"suffix":""}],"container-title":"Proceedings of the IEEE Computer Society Conference on Computer Vision and Pattern Recognition","id":"ITEM-3","issued":{"date-parts":[["2012"]]},"title":"SUN attribute database: Discovering, annotating, and recognizing scene attributes","type":"paper-conference"},"uris":["http://www.mendeley.com/documents/?uuid=81e6a0db-2492-333c-8e2b-54c1417aabc7"]},{"id":"ITEM-4","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4","issued":{"date-parts":[["2015"]]},"title":"ImageNet Large Scale Visual Recognition Challenge","type":"article-journal"},"uris":["http://www.mendeley.com/documents/?uuid=0873301a-335a-374a-aab2-db5579f92a1f"]}],"mendeley":{"formattedCitation":"[5]–[8]","plainTextFormattedCitation":"[5]–[8]","previouslyFormattedCitation":"[5]–[8]"},"properties":{"noteIndex":0},"schema":"https://github.com/citation-style-language/schema/raw/master/csl-citation.json"}</w:instrText>
      </w:r>
      <w:r w:rsidR="004E2AC8">
        <w:rPr>
          <w:rStyle w:val="FootnoteReference"/>
          <w:rFonts w:ascii="Arial" w:hAnsi="Arial" w:cs="Arial"/>
          <w:sz w:val="24"/>
          <w:szCs w:val="24"/>
        </w:rPr>
        <w:fldChar w:fldCharType="separate"/>
      </w:r>
      <w:r w:rsidR="004E2AC8" w:rsidRPr="004E2AC8">
        <w:rPr>
          <w:rFonts w:ascii="Arial" w:hAnsi="Arial" w:cs="Arial"/>
          <w:noProof/>
          <w:sz w:val="24"/>
          <w:szCs w:val="24"/>
        </w:rPr>
        <w:t>[5]–[8]</w:t>
      </w:r>
      <w:r w:rsidR="004E2AC8">
        <w:rPr>
          <w:rStyle w:val="FootnoteReference"/>
          <w:rFonts w:ascii="Arial" w:hAnsi="Arial" w:cs="Arial"/>
          <w:sz w:val="24"/>
          <w:szCs w:val="24"/>
        </w:rPr>
        <w:fldChar w:fldCharType="end"/>
      </w:r>
      <w:r w:rsidR="00F52B17" w:rsidRPr="004E2AC8">
        <w:rPr>
          <w:rFonts w:ascii="Arial" w:hAnsi="Arial" w:cs="Arial"/>
          <w:sz w:val="24"/>
          <w:szCs w:val="24"/>
        </w:rPr>
        <w:t xml:space="preserve">. This was very tedious and required lot of resources. The dataset was not domain specific. Works like </w:t>
      </w:r>
      <w:r w:rsidR="004E2AC8">
        <w:rPr>
          <w:rStyle w:val="FootnoteReference"/>
          <w:rFonts w:ascii="Arial" w:hAnsi="Arial" w:cs="Arial"/>
          <w:sz w:val="24"/>
          <w:szCs w:val="24"/>
        </w:rPr>
        <w:fldChar w:fldCharType="begin" w:fldLock="1"/>
      </w:r>
      <w:r w:rsidR="00916016">
        <w:rPr>
          <w:rFonts w:ascii="Arial" w:hAnsi="Arial" w:cs="Arial"/>
          <w:sz w:val="24"/>
          <w:szCs w:val="24"/>
        </w:rPr>
        <w:instrText>ADDIN CSL_CITATION {"citationItems":[{"id":"ITEM-1","itemData":{"DOI":"10.1109/ICCV.2015.279","ISBN":"9781467383912","ISSN":"15505499","abstract":"We propose the task of free-form and open-ended Visual Question Answering (VQA). Given an image and a natural language question about the image, the task is to provide an accurate natural language answer. Mirroring real-world scenarios, such as helping the visually impaired, both the questions and answers are open-ended. Visual questions selectively target different areas of an image, including background details and underlying context. As a result, a system that succeeds at VQA typically needs a more detailed understanding of the image and complex reasoning than a system producing generic image captions. Moreover, VQA is amenable to automatic evaluation, since many open-ended answers contain only a few words or a closed set of answers that can be provided in a multiple-choice format. We provide a dataset containing ~0.25M images, ~0.76M questions, and ~10M answers (www.visualqa.org), and discuss the information it provides. Numerous baselines for VQA are provided and compared with human performance.","author":[{"dropping-particle":"","family":"Antol","given":"Stanislaw","non-dropping-particle":"","parse-names":false,"suffix":""},{"dropping-particle":"","family":"Agrawal","given":"Aishwarya","non-dropping-particle":"","parse-names":false,"suffix":""},{"dropping-particle":"","family":"Lu","given":"Jiasen","non-dropping-particle":"","parse-names":false,"suffix":""},{"dropping-particle":"","family":"Mitchell","given":"Margaret","non-dropping-particle":"","parse-names":false,"suffix":""},{"dropping-particle":"","family":"Batra","given":"Dhruv","non-dropping-particle":"","parse-names":false,"suffix":""},{"dropping-particle":"","family":"Zitnick","given":"C. Lawrence","non-dropping-particle":"","parse-names":false,"suffix":""},{"dropping-particle":"","family":"Parikh","given":"Devi","non-dropping-particle":"","parse-names":false,"suffix":""}],"container-title":"Proceedings of the IEEE International Conference on Computer Vision","id":"ITEM-1","issued":{"date-parts":[["2015"]]},"title":"VQA: Visual question answering","type":"paper-conference"},"uris":["http://www.mendeley.com/documents/?uuid=627ae0f5-b53b-3a89-b66b-05ea8ae0bb54"]},{"id":"ITEM-2","itemData":{"DOI":"10.1109/CVPR.2016.12","ISBN":"9781467388504","ISSN":"10636919","abstract":"Visual question answering is fundamentally compositional in nature - a question like where is the dog? shares substructure with questions like what color is the dog? and where is the cat? This paper seeks to simultaneously exploit the representational capacity of deep networks and the compositional linguistic structure of questions. We describe a procedure for constructing and learning neural module networks, which compose collections of jointly-trained neural 'modules' into deep networks for question answering. Our approach decomposes questions into their linguistic substructures, and uses these structures to dynamically instantiate modular networks (with reusable components for recognizing dogs, classifying colors, etc.). The resulting compound networks are jointly trained. We evaluate our approach on two challenging datasets for visual question answering, achieving state-of-the-art results on both the VQA natural image dataset and a new dataset of complex questions about abstract shapes.","author":[{"dropping-particle":"","family":"Andreas","given":"Jacob","non-dropping-particle":"","parse-names":false,"suffix":""},{"dropping-particle":"","family":"Rohrbach","given":"Marcus","non-dropping-particle":"","parse-names":false,"suffix":""},{"dropping-particle":"","family":"Darrell","given":"Trevor","non-dropping-particle":"","parse-names":false,"suffix":""},{"dropping-particle":"","family":"Klein","given":"Dan","non-dropping-particle":"","parse-names":false,"suffix":""}],"container-title":"Proceedings of the IEEE Computer Society Conference on Computer Vision and Pattern Recognition","id":"ITEM-2","issued":{"date-parts":[["2016"]]},"title":"Neural module networks","type":"paper-conference"},"uris":["http://www.mendeley.com/documents/?uuid=e0762d0e-5236-3326-b159-ec483ca8153e"]},{"id":"ITEM-3","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3","issued":{"date-parts":[["2017"]]},"title":"CLEVR: A diagnostic dataset for compositional language and elementary visual reasoning","type":"paper-conference"},"uris":["http://www.mendeley.com/documents/?uuid=af8143b8-112e-331b-97c7-fb84228157e7"]}],"mendeley":{"formattedCitation":"[9]–[11]","plainTextFormattedCitation":"[9]–[11]","previouslyFormattedCitation":"[9]–[11]"},"properties":{"noteIndex":0},"schema":"https://github.com/citation-style-language/schema/raw/master/csl-citation.json"}</w:instrText>
      </w:r>
      <w:r w:rsidR="004E2AC8">
        <w:rPr>
          <w:rStyle w:val="FootnoteReference"/>
          <w:rFonts w:ascii="Arial" w:hAnsi="Arial" w:cs="Arial"/>
          <w:sz w:val="24"/>
          <w:szCs w:val="24"/>
        </w:rPr>
        <w:fldChar w:fldCharType="separate"/>
      </w:r>
      <w:r w:rsidR="004E2AC8" w:rsidRPr="004E2AC8">
        <w:rPr>
          <w:rFonts w:ascii="Arial" w:hAnsi="Arial" w:cs="Arial"/>
          <w:bCs/>
          <w:noProof/>
          <w:sz w:val="24"/>
          <w:szCs w:val="24"/>
          <w:lang w:val="en-US"/>
        </w:rPr>
        <w:t>[9]–[11]</w:t>
      </w:r>
      <w:r w:rsidR="004E2AC8">
        <w:rPr>
          <w:rStyle w:val="FootnoteReference"/>
          <w:rFonts w:ascii="Arial" w:hAnsi="Arial" w:cs="Arial"/>
          <w:sz w:val="24"/>
          <w:szCs w:val="24"/>
        </w:rPr>
        <w:fldChar w:fldCharType="end"/>
      </w:r>
      <w:r w:rsidR="00F52B17" w:rsidRPr="004E2AC8">
        <w:rPr>
          <w:rFonts w:ascii="Arial" w:hAnsi="Arial" w:cs="Arial"/>
          <w:sz w:val="24"/>
          <w:szCs w:val="24"/>
        </w:rPr>
        <w:t xml:space="preserve"> used artificially created dataset. The artificially created dataset might inherently contain human bias which makes it drastically different from the real-world examples. The dataset taken from web might not mimic the images taken by the blind in real time. Hence the current </w:t>
      </w:r>
      <w:proofErr w:type="spellStart"/>
      <w:r w:rsidR="00F52B17" w:rsidRPr="004E2AC8">
        <w:rPr>
          <w:rFonts w:ascii="Arial" w:hAnsi="Arial" w:cs="Arial"/>
          <w:sz w:val="24"/>
          <w:szCs w:val="24"/>
        </w:rPr>
        <w:t>VizWiz</w:t>
      </w:r>
      <w:proofErr w:type="spellEnd"/>
      <w:r w:rsidR="00F52B17" w:rsidRPr="004E2AC8">
        <w:rPr>
          <w:rFonts w:ascii="Arial" w:hAnsi="Arial" w:cs="Arial"/>
          <w:sz w:val="24"/>
          <w:szCs w:val="24"/>
        </w:rPr>
        <w:t xml:space="preserve"> dataset solves these problems where the blind themselves have taken the pictures and asked a question. This mapping is saved and used in training.</w:t>
      </w:r>
    </w:p>
    <w:p w14:paraId="107CBE52" w14:textId="2CAC74AF" w:rsidR="00916016" w:rsidRDefault="00916016" w:rsidP="00916016">
      <w:pPr>
        <w:spacing w:line="360" w:lineRule="auto"/>
        <w:jc w:val="both"/>
        <w:rPr>
          <w:rFonts w:ascii="Arial" w:hAnsi="Arial" w:cs="Arial"/>
          <w:sz w:val="24"/>
          <w:szCs w:val="24"/>
        </w:rPr>
      </w:pPr>
      <w:r>
        <w:rPr>
          <w:rFonts w:ascii="Arial" w:hAnsi="Arial" w:cs="Arial"/>
          <w:sz w:val="24"/>
          <w:szCs w:val="24"/>
        </w:rPr>
        <w:t xml:space="preserve">The second class of model that we use is for automatic image captioning. It deals with image understanding and language description of the image. Now, we review some image captioning techniques used in the current literature. </w:t>
      </w:r>
      <w:r w:rsidRPr="00916016">
        <w:rPr>
          <w:rFonts w:ascii="Arial" w:hAnsi="Arial" w:cs="Arial"/>
          <w:sz w:val="24"/>
          <w:szCs w:val="24"/>
        </w:rPr>
        <w:t>Farhadi et al.</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1007/978-3-642-15561-1_2","ISBN":"364215560X","ISSN":"03029743","abstract":"Humans can prepare concise descriptions of pictures, focusing on what they find important. We demonstrate that automatic methods can do so too. We describe a system that can compute a score linking an image to a sentence. This score can be used to attach a descriptive sentence to a given image, or to obtain images that illustrate a given sentence. The score is obtained by comparing an estimate of meaning obtained from the image to one obtained from the sentence. Each estimate of meaning comes from a discriminative procedure that is learned using data. We evaluate on a novel dataset consisting of human-annotated images. While our underlying estimate of meaning is impoverished, it is sufficient to produce very good quantitative results, evaluated with a novel score that can account for synecdoche. © 2010 Springer-Verlag.","author":[{"dropping-particle":"","family":"Farhadi","given":"Ali","non-dropping-particle":"","parse-names":false,"suffix":""},{"dropping-particle":"","family":"Hejrati","given":"Mohsen","non-dropping-particle":"","parse-names":false,"suffix":""},{"dropping-particle":"","family":"Sadeghi","given":"Mohammad Amin","non-dropping-particle":"","parse-names":false,"suffix":""},{"dropping-particle":"","family":"Young","given":"Peter","non-dropping-particle":"","parse-names":false,"suffix":""},{"dropping-particle":"","family":"Rashtchian","given":"Cyrus","non-dropping-particle":"","parse-names":false,"suffix":""},{"dropping-particle":"","family":"Hockenmaier","given":"Julia","non-dropping-particle":"","parse-names":false,"suffix":""},{"dropping-particle":"","family":"Forsyth","given":"David","non-dropping-particle":"","parse-names":false,"suffix":""}],"container-title":"Lecture Notes in Computer Science (including subseries Lecture Notes in Artificial Intelligence and Lecture Notes in Bioinformatics)","id":"ITEM-1","issued":{"date-parts":[["2010"]]},"title":"Every picture tells a story: Generating sentences from images","type":"paper-conference"},"uris":["http://www.mendeley.com/documents/?uuid=a3452514-e65f-31ca-b7cf-53261746411e"]}],"mendeley":{"formattedCitation":"[12]","plainTextFormattedCitation":"[12]","previouslyFormattedCitation":"[12]"},"properties":{"noteIndex":0},"schema":"https://github.com/citation-style-language/schema/raw/master/csl-citation.json"}</w:instrText>
      </w:r>
      <w:r>
        <w:rPr>
          <w:rFonts w:ascii="Arial" w:hAnsi="Arial" w:cs="Arial"/>
          <w:sz w:val="24"/>
          <w:szCs w:val="24"/>
        </w:rPr>
        <w:fldChar w:fldCharType="separate"/>
      </w:r>
      <w:r w:rsidRPr="00916016">
        <w:rPr>
          <w:rFonts w:ascii="Arial" w:hAnsi="Arial" w:cs="Arial"/>
          <w:noProof/>
          <w:sz w:val="24"/>
          <w:szCs w:val="24"/>
        </w:rPr>
        <w:t>[12]</w:t>
      </w:r>
      <w:r>
        <w:rPr>
          <w:rFonts w:ascii="Arial" w:hAnsi="Arial" w:cs="Arial"/>
          <w:sz w:val="24"/>
          <w:szCs w:val="24"/>
        </w:rPr>
        <w:fldChar w:fldCharType="end"/>
      </w:r>
      <w:r>
        <w:rPr>
          <w:rFonts w:ascii="Arial" w:hAnsi="Arial" w:cs="Arial"/>
          <w:sz w:val="24"/>
          <w:szCs w:val="24"/>
        </w:rPr>
        <w:t xml:space="preserve"> used </w:t>
      </w:r>
      <w:r w:rsidRPr="00916016">
        <w:rPr>
          <w:rFonts w:ascii="Arial" w:hAnsi="Arial" w:cs="Arial"/>
          <w:sz w:val="24"/>
          <w:szCs w:val="24"/>
        </w:rPr>
        <w:t>a triplet of</w:t>
      </w:r>
      <w:r>
        <w:rPr>
          <w:rFonts w:ascii="Arial" w:hAnsi="Arial" w:cs="Arial"/>
          <w:sz w:val="24"/>
          <w:szCs w:val="24"/>
        </w:rPr>
        <w:t xml:space="preserve"> </w:t>
      </w:r>
      <w:r w:rsidRPr="00916016">
        <w:rPr>
          <w:rFonts w:ascii="Arial" w:hAnsi="Arial" w:cs="Arial"/>
          <w:sz w:val="24"/>
          <w:szCs w:val="24"/>
        </w:rPr>
        <w:t>scene elements to fill the template slots for generating image captions</w:t>
      </w:r>
      <w:r>
        <w:rPr>
          <w:rFonts w:ascii="Arial" w:hAnsi="Arial" w:cs="Arial"/>
          <w:sz w:val="24"/>
          <w:szCs w:val="24"/>
        </w:rPr>
        <w:t xml:space="preserve">. </w:t>
      </w:r>
      <w:r w:rsidRPr="00916016">
        <w:rPr>
          <w:rFonts w:ascii="Arial" w:hAnsi="Arial" w:cs="Arial"/>
          <w:sz w:val="24"/>
          <w:szCs w:val="24"/>
        </w:rPr>
        <w:t>Kulkarni et al.</w:t>
      </w:r>
      <w:r>
        <w:rPr>
          <w:rFonts w:ascii="Arial" w:hAnsi="Arial" w:cs="Arial"/>
          <w:sz w:val="24"/>
          <w:szCs w:val="24"/>
        </w:rPr>
        <w:t xml:space="preserve"> </w:t>
      </w:r>
      <w:r>
        <w:rPr>
          <w:rFonts w:ascii="Arial" w:hAnsi="Arial" w:cs="Arial"/>
          <w:sz w:val="24"/>
          <w:szCs w:val="24"/>
        </w:rPr>
        <w:fldChar w:fldCharType="begin" w:fldLock="1"/>
      </w:r>
      <w:r w:rsidR="00121F16">
        <w:rPr>
          <w:rFonts w:ascii="Arial" w:hAnsi="Arial" w:cs="Arial"/>
          <w:sz w:val="24"/>
          <w:szCs w:val="24"/>
        </w:rPr>
        <w:instrText>ADDIN CSL_CITATION {"citationItems":[{"id":"ITEM-1","itemData":{"DOI":"10.1109/TPAMI.2012.162","ISBN":"9781457703942","ISSN":"01628828","abstract":"We present a system to automatically generate natural language descriptions from images. This system consists of two parts. The first part, content planning, smooths the output of computer vision-based detection and recognition algorithms with statistics mined from large pools of visually descriptive text to determine the best content words to use to describe an image. The second step, surface realization, chooses words to construct natural language sentences based on the predicted content and general statistics from natural language. We present multiple approaches for the surface realization step and evaluate each using automatic measures of similarity to human generated reference descriptions. We also collect forced choice human evaluations between descriptions from the proposed generation system and descriptions from competing approaches. The proposed system is very effective at producing relevant sentences for images. It also generates descriptions that are notably more true to the specific image content than previous work. © 2013 IEEE.","author":[{"dropping-particle":"","family":"Kulkarni","given":"Girish","non-dropping-particle":"","parse-names":false,"suffix":""},{"dropping-particle":"","family":"Premraj","given":"Visruth","non-dropping-particle":"","parse-names":false,"suffix":""},{"dropping-particle":"","family":"Ordonez","given":"Vicente","non-dropping-particle":"","parse-names":false,"suffix":""},{"dropping-particle":"","family":"Dhar","given":"Sagnik","non-dropping-particle":"","parse-names":false,"suffix":""},{"dropping-particle":"","family":"Li","given":"Siming","non-dropping-particle":"","parse-names":false,"suffix":""},{"dropping-particle":"","family":"Choi","given":"Yejin","non-dropping-particle":"","parse-names":false,"suffix":""},{"dropping-particle":"","family":"Berg","given":"Alexander C.","non-dropping-particle":"","parse-names":false,"suffix":""},{"dropping-particle":"","family":"Berg","given":"Tamara L.","non-dropping-particle":"","parse-names":false,"suffix":""}],"container-title":"IEEE Transactions on Pattern Analysis and Machine Intelligence","id":"ITEM-1","issued":{"date-parts":[["2013"]]},"title":"Baby talk: Understanding and generating simple image descriptions","type":"article-journal"},"uris":["http://www.mendeley.com/documents/?uuid=ce048e0c-b498-3263-adfc-33b0978cc75d"]}],"mendeley":{"formattedCitation":"[13]","plainTextFormattedCitation":"[13]","previouslyFormattedCitation":"[13]"},"properties":{"noteIndex":0},"schema":"https://github.com/citation-style-language/schema/raw/master/csl-citation.json"}</w:instrText>
      </w:r>
      <w:r>
        <w:rPr>
          <w:rFonts w:ascii="Arial" w:hAnsi="Arial" w:cs="Arial"/>
          <w:sz w:val="24"/>
          <w:szCs w:val="24"/>
        </w:rPr>
        <w:fldChar w:fldCharType="separate"/>
      </w:r>
      <w:r w:rsidRPr="00916016">
        <w:rPr>
          <w:rFonts w:ascii="Arial" w:hAnsi="Arial" w:cs="Arial"/>
          <w:noProof/>
          <w:sz w:val="24"/>
          <w:szCs w:val="24"/>
        </w:rPr>
        <w:t>[13]</w:t>
      </w:r>
      <w:r>
        <w:rPr>
          <w:rFonts w:ascii="Arial" w:hAnsi="Arial" w:cs="Arial"/>
          <w:sz w:val="24"/>
          <w:szCs w:val="24"/>
        </w:rPr>
        <w:fldChar w:fldCharType="end"/>
      </w:r>
      <w:r>
        <w:rPr>
          <w:rFonts w:ascii="Arial" w:hAnsi="Arial" w:cs="Arial"/>
          <w:sz w:val="24"/>
          <w:szCs w:val="24"/>
        </w:rPr>
        <w:t xml:space="preserve"> used a conditional random field (CRF) to infer objects, attributes and prepositions before filling in the gaps. In our model, template-based method can be used with the help of answer generated by VQA model. Such models are relatively </w:t>
      </w:r>
      <w:r w:rsidR="00121F16">
        <w:rPr>
          <w:rFonts w:ascii="Arial" w:hAnsi="Arial" w:cs="Arial"/>
          <w:sz w:val="24"/>
          <w:szCs w:val="24"/>
        </w:rPr>
        <w:t>faster</w:t>
      </w:r>
      <w:r>
        <w:rPr>
          <w:rFonts w:ascii="Arial" w:hAnsi="Arial" w:cs="Arial"/>
          <w:sz w:val="24"/>
          <w:szCs w:val="24"/>
        </w:rPr>
        <w:t xml:space="preserve">. However, template-based captioning follows a pre-defined template and has fixed length captions. </w:t>
      </w:r>
      <w:r w:rsidR="00121F16">
        <w:rPr>
          <w:rFonts w:ascii="Arial" w:hAnsi="Arial" w:cs="Arial"/>
          <w:sz w:val="24"/>
          <w:szCs w:val="24"/>
        </w:rPr>
        <w:t>In later iterations, parsing-based methods</w:t>
      </w:r>
      <w:r w:rsidR="00121F16">
        <w:rPr>
          <w:rFonts w:ascii="Arial" w:hAnsi="Arial" w:cs="Arial"/>
          <w:sz w:val="24"/>
          <w:szCs w:val="24"/>
        </w:rPr>
        <w:fldChar w:fldCharType="begin" w:fldLock="1"/>
      </w:r>
      <w:r w:rsidR="00121F16">
        <w:rPr>
          <w:rFonts w:ascii="Arial" w:hAnsi="Arial" w:cs="Arial"/>
          <w:sz w:val="24"/>
          <w:szCs w:val="24"/>
        </w:rPr>
        <w:instrText>ADDIN CSL_CITATION {"citationItems":[{"id":"ITEM-1","itemData":{"ISBN":"9781937284190","abstract":"This paper introduces a novel generation system that composes humanlike descriptions of images from computer vision detections. By leveraging syntactically informed word co-occurrence statistics, the generator filters and constrains the noisy detections output from a vision system to generate syntactic trees that detail what the computer vision system sees. Results show that the generation system outperforms state-of-The-Art systems, automatically generating some of the most natural image descriptions to date.","author":[{"dropping-particle":"","family":"Mitchell","given":"Margaret","non-dropping-particle":"","parse-names":false,"suffix":""},{"dropping-particle":"","family":"Han","given":"Xufeng","non-dropping-particle":"","parse-names":false,"suffix":""},{"dropping-particle":"","family":"Dodge","given":"Jesse","non-dropping-particle":"","parse-names":false,"suffix":""},{"dropping-particle":"","family":"Mensch","given":"Alyssa","non-dropping-particle":"","parse-names":false,"suffix":""},{"dropping-particle":"","family":"Goyal","given":"Amit","non-dropping-particle":"","parse-names":false,"suffix":""},{"dropping-particle":"","family":"Berg","given":"Alex","non-dropping-particle":"","parse-names":false,"suffix":""},{"dropping-particle":"","family":"Yamaguchi","given":"Kota","non-dropping-particle":"","parse-names":false,"suffix":""},{"dropping-particle":"","family":"Berg","given":"Tamara","non-dropping-particle":"","parse-names":false,"suffix":""},{"dropping-particle":"","family":"Stratos","given":"Karl","non-dropping-particle":"","parse-names":false,"suffix":""},{"dropping-particle":"","family":"Daumé","given":"Hal","non-dropping-particle":"","parse-names":false,"suffix":""}],"container-title":"EACL 2012 - 13th Conference of the European Chapter of the Association for Computational Linguistics, Proceedings","id":"ITEM-1","issued":{"date-parts":[["2012"]]},"title":"Midge: Generating image descriptions from computer vision detections","type":"paper-conference"},"uris":["http://www.mendeley.com/documents/?uuid=183b7d9a-feaa-3bf6-9855-057ade33e4cd"]},{"id":"ITEM-2","itemData":{"ISBN":"9781937284244","abstract":"We present a holistic data-driven approach to image description generation, exploiting the vast amount of (noisy) parallel image data and associated natural language descriptions available on the web. More specifically, given a query image, we retrieve existing human-composed phrases used to describe visually similar images, then selectively combine those phrases to generate a novel description for the query image. We cast the generation process as constraint optimization problems, collectively incorporating multiple interconnected aspects of language composition for content planning, surface realization and discourse structure. Evaluation by human annotators indicates that our final system generates more semantically correct and linguistically appealing descriptions than two nontrivial baselines. © 2012 Association for computational Linguistics.","author":[{"dropping-particle":"","family":"Kuznetsova","given":"Polina","non-dropping-particle":"","parse-names":false,"suffix":""},{"dropping-particle":"","family":"Ordonez","given":"Vicente","non-dropping-particle":"","parse-names":false,"suffix":""},{"dropping-particle":"","family":"Berg","given":"Alexander C.","non-dropping-particle":"","parse-names":false,"suffix":""},{"dropping-particle":"","family":"Berg","given":"Tamara L.","non-dropping-particle":"","parse-names":false,"suffix":""},{"dropping-particle":"","family":"Choi","given":"Yejin","non-dropping-particle":"","parse-names":false,"suffix":""}],"container-title":"50th Annual Meeting of the Association for Computational Linguistics, ACL 2012 - Proceedings of the Conference","id":"ITEM-2","issued":{"date-parts":[["2012"]]},"title":"Collective generation of natural image descriptions","type":"paper-conference"},"uris":["http://www.mendeley.com/documents/?uuid=151bd625-6dfe-3f50-9f49-d4012ffc2451"]},{"id":"ITEM-3","itemData":{"DOI":"10.1162/tacl_a_00188","ISSN":"2307-387X","abstract":"We present a new tree based approach to composing expressive image descriptions that makes use of naturally occuring web images with captions. We investigate two related tasks: image caption generalization and generation, where the former is an optional subtask of the latter. The high-level idea of our approach is to harvest expressive phrases (as tree fragments) from existing image descriptions, then to compose a new description by selectively combining the extracted (and optionally pruned) tree fragments. Key algorithmic components are tree composition and compression, both integrating tree structure with sequence structure. Our proposed system attains significantly better performance than previous approaches for both image caption generalization and generation. In addition, our work is the first to show the empirical benefit of automatically generalized captions for composing natural image descriptions.","author":[{"dropping-particle":"","family":"Kuznetsova","given":"Polina","non-dropping-particle":"","parse-names":false,"suffix":""},{"dropping-particle":"","family":"Ordonez","given":"Vicente","non-dropping-particle":"","parse-names":false,"suffix":""},{"dropping-particle":"","family":"Berg","given":"Tamara L.","non-dropping-particle":"","parse-names":false,"suffix":""},{"dropping-particle":"","family":"Choi","given":"Yejin","non-dropping-particle":"","parse-names":false,"suffix":""}],"container-title":"Transactions of the Association for Computational Linguistics","id":"ITEM-3","issued":{"date-parts":[["2014"]]},"title":" T ree T alk : Composition and Compression of Trees for Image Descriptions ","type":"article-journal"},"uris":["http://www.mendeley.com/documents/?uuid=8abf8723-cd66-3983-8426-ffcaba52cc7c"]},{"id":"ITEM-4","itemData":{"ISBN":"9781617388088","abstract":"This paper presents a novel approach to automatic captioning of geo-tagged images by summarizing multiple webdocuments that contain information related to an image's location. The summarizer is biased by dependency pattern models towards sentences which contain features typically provided for different scene types such as those of churches, bridges, etc. Our results show that summaries biased by dependency pattern models lead to significantly higher ROUGE scores than both n-gram language models reported in previous work and also Wikipedia baseline summaries. Summaries generated using dependency patterns also lead to more readable summaries than those generated without dependency patterns. © 2010 Association for Computational Linguistics.","author":[{"dropping-particle":"","family":"Aker","given":"Ahmet","non-dropping-particle":"","parse-names":false,"suffix":""},{"dropping-particle":"","family":"Gaizauskas","given":"Robert","non-dropping-particle":"","parse-names":false,"suffix":""}],"container-title":"ACL 2010 - 48th Annual Meeting of the Association for Computational Linguistics, Proceedings of the Conference","id":"ITEM-4","issued":{"date-parts":[["2010"]]},"title":"Generating image descriptions using dependency relational patterns","type":"paper-conference"},"uris":["http://www.mendeley.com/documents/?uuid=b4256f66-e842-3a06-a045-5c9c3ea4420d"]},{"id":"ITEM-5","itemData":{"ISBN":"9781937284978","abstract":"Describing the main event of an image involves identifying the objects depicted and predicting the relationships between them. Previous approaches have represented images as unstructured bags of regions, which makes it difficult to accurately predict meaningful relationships between regions. In this paper, we introduce visual dependency representations to capture the relationships between the objects in an image, and hypothesize that this representation can improve image description. We test this hypothesis using a new data set of region-annotated images, associated with visual dependency representations and gold-standard descriptions. We describe two template-based description generation models that operate over visual dependency representations. In an image description task, we find that these models outperform approaches that rely on object proximity or corpus information to generate descriptions on both automatic measures and on human judgements.","author":[{"dropping-particle":"","family":"Elliott","given":"Desmond","non-dropping-particle":"","parse-names":false,"suffix":""},{"dropping-particle":"","family":"Keller","given":"Frank","non-dropping-particle":"","parse-names":false,"suffix":""}],"container-title":"EMNLP 2013 - 2013 Conference on Empirical Methods in Natural Language Processing, Proceedings of the Conference","id":"ITEM-5","issued":{"date-parts":[["2013"]]},"title":"Image description using visual dependency representations","type":"paper-conference"},"uris":["http://www.mendeley.com/documents/?uuid=9bac915e-c523-3db3-880f-f62f653624b6"]}],"mendeley":{"formattedCitation":"[14]–[18]","plainTextFormattedCitation":"[14]–[18]","previouslyFormattedCitation":"[14]–[18]"},"properties":{"noteIndex":0},"schema":"https://github.com/citation-style-language/schema/raw/master/csl-citation.json"}</w:instrText>
      </w:r>
      <w:r w:rsidR="00121F16">
        <w:rPr>
          <w:rFonts w:ascii="Arial" w:hAnsi="Arial" w:cs="Arial"/>
          <w:sz w:val="24"/>
          <w:szCs w:val="24"/>
        </w:rPr>
        <w:fldChar w:fldCharType="separate"/>
      </w:r>
      <w:r w:rsidR="00121F16" w:rsidRPr="00121F16">
        <w:rPr>
          <w:rFonts w:ascii="Arial" w:hAnsi="Arial" w:cs="Arial"/>
          <w:noProof/>
          <w:sz w:val="24"/>
          <w:szCs w:val="24"/>
        </w:rPr>
        <w:t>[14]–[18]</w:t>
      </w:r>
      <w:r w:rsidR="00121F16">
        <w:rPr>
          <w:rFonts w:ascii="Arial" w:hAnsi="Arial" w:cs="Arial"/>
          <w:sz w:val="24"/>
          <w:szCs w:val="24"/>
        </w:rPr>
        <w:fldChar w:fldCharType="end"/>
      </w:r>
      <w:r w:rsidR="00121F16">
        <w:rPr>
          <w:rFonts w:ascii="Arial" w:hAnsi="Arial" w:cs="Arial"/>
          <w:sz w:val="24"/>
          <w:szCs w:val="24"/>
        </w:rPr>
        <w:t xml:space="preserve"> can be used which are more powerful than simple template-based methods. Captioning can also be done using pre-defined retrieval-based approaches. Here, a set of captions is stored in advance. While captioning, visually similar images are found the captions are retrieved from the training set. These captions are called candidate captions and the captions for query images are retrieved from this caption pool</w:t>
      </w:r>
      <w:r w:rsidR="00121F16">
        <w:rPr>
          <w:rFonts w:ascii="Arial" w:hAnsi="Arial" w:cs="Arial"/>
          <w:sz w:val="24"/>
          <w:szCs w:val="24"/>
        </w:rPr>
        <w:fldChar w:fldCharType="begin" w:fldLock="1"/>
      </w:r>
      <w:r w:rsidR="001B6DEF">
        <w:rPr>
          <w:rFonts w:ascii="Arial" w:hAnsi="Arial" w:cs="Arial"/>
          <w:sz w:val="24"/>
          <w:szCs w:val="24"/>
        </w:rPr>
        <w:instrText>ADDIN CSL_CITATION {"citationItems":[{"id":"ITEM-1","itemData":{"DOI":"10.1109/ICCV.2015.298","ISBN":"9781467383912","ISSN":"15505499","abstract":"Humans connect language and vision to perceive the world. How to build a similar connection for computers? One possible way is via visual concepts, which are text terms that relate to visually discriminative entities. We propose an automatic visual concept discovery algorithm using parallel text and visual corpora, it filters text terms based on the visual discriminative power of the associated images, and groups them into concepts using visual and semantic similarities. We illustrate the applications of the discovered concepts using bidirectional image and sentence retrieval task and image tagging task, and show that the discovered concepts not only outperform several large sets of manually selected concepts significantly, but also achieves the state-of-the-art performance in the retrieval task.","author":[{"dropping-particle":"","family":"Sun","given":"Chen","non-dropping-particle":"","parse-names":false,"suffix":""},{"dropping-particle":"","family":"Gan","given":"Chuang","non-dropping-particle":"","parse-names":false,"suffix":""},{"dropping-particle":"","family":"Nevatia","given":"Ram","non-dropping-particle":"","parse-names":false,"suffix":""}],"container-title":"Proceedings of the IEEE International Conference on Computer Vision","id":"ITEM-1","issued":{"date-parts":[["2015"]]},"title":"Automatic concept discovery from parallel text and visual corpora","type":"paper-conference"},"uris":["http://www.mendeley.com/documents/?uuid=e57675bf-72b0-38d3-8896-c24bca324a09"]},{"id":"ITEM-2","itemData":{"ISBN":"9781618395993","abstract":"We develop and demonstrate automatic image description methods using a large captioned photo collection. One contribution is our technique for the automatic collection of this new dataset - performing a huge number of Flickr queries and then filtering the noisy results down to 1 million images with associated visually relevant captions. Such a collection allows us to approach the extremely challenging problem of description generation using relatively simple non-parametric methods and produces surprisingly effective results. We also develop methods incorporating many state of the art, but fairly noisy, estimates of image content to produce even more pleasing results. Finally we introduce a new objective performance measure for image captioning.","author":[{"dropping-particle":"","family":"Ordonez","given":"Vicente","non-dropping-particle":"","parse-names":false,"suffix":""},{"dropping-particle":"","family":"Kulkarni","given":"Girish","non-dropping-particle":"","parse-names":false,"suffix":""},{"dropping-particle":"","family":"Berg","given":"Tamara L.","non-dropping-particle":"","parse-names":false,"suffix":""}],"container-title":"Advances in Neural Information Processing Systems 24: 25th Annual Conference on Neural Information Processing Systems 2011, NIPS 2011","id":"ITEM-2","issued":{"date-parts":[["2011"]]},"title":"Im2Text: Describing images using 1 million captioned photographs","type":"paper-conference"},"uris":["http://www.mendeley.com/documents/?uuid=d3f26ed9-d43f-3bb7-80c1-76d1d0fbaf86"]},{"id":"ITEM-3","itemData":{"DOI":"10.1613/jair.3994","ISBN":"9781577357384","ISSN":"10450823","abstract":"In [Hodosh et al., 2013], we establish a ranking-based framework for sentence-based image description and retrieval. We introduce a new dataset of images paired with multiple descriptive captions that was specifically designed for these tasks. We also present strong KCCA-based baseline systems for description and search, and perform an in-depth study of evaluation metrics for these two tasks. Our results indicate that automatic evaluation metrics for our ranking-based tasks are more accurate and robust than those proposed for generation-based image description.","author":[{"dropping-particle":"","family":"Hodosh","given":"Micah","non-dropping-particle":"","parse-names":false,"suffix":""},{"dropping-particle":"","family":"Young","given":"Peter","non-dropping-particle":"","parse-names":false,"suffix":""},{"dropping-particle":"","family":"Hockenmaier","given":"Julia","non-dropping-particle":"","parse-names":false,"suffix":""}],"container-title":"IJCAI International Joint Conference on Artificial Intelligence","id":"ITEM-3","issued":{"date-parts":[["2015"]]},"title":"Framing image description as a ranking task: Data, models and evaluation metrics","type":"paper-conference"},"uris":["http://www.mendeley.com/documents/?uuid=8062e213-59b8-31dd-b59a-21df276769cd"]},{"id":"ITEM-4","itemData":{"DOI":"10.1007/978-3-319-10593-2_35","ISBN":"9783319105925","ISSN":"16113349","abstract":"This paper studies the problem of associating images with descriptive sentences by embedding them in a common latent space. We are interested in learning such embeddings from hundreds of thousands or millions of examples. Unfortunately, it is prohibitively expensive to fully annotate this many training images with ground-truth sentences. Instead, we ask whether we can learn better image-sentence embeddings by augmenting small fully annotated training sets with millions of images that have weak and noisy annotations (titles, tags, or descriptions). After investigating several state-of-the-art scalable embedding methods, we introduce a new algorithm called Stacked Auxiliary Embedding that can successfully transfer knowledge from millions of weakly annotated images to improve the accuracy of retrieval-based image description. © 2014 Springer International Publishing.","author":[{"dropping-particle":"","family":"Gong","given":"Yunchao","non-dropping-particle":"","parse-names":false,"suffix":""},{"dropping-particle":"","family":"Wang","given":"Liwei","non-dropping-particle":"","parse-names":false,"suffix":""},{"dropping-particle":"","family":"Hodosh","given":"Micah","non-dropping-particle":"","parse-names":false,"suffix":""},{"dropping-particle":"","family":"Hockenmaier","given":"Julia","non-dropping-particle":"","parse-names":false,"suffix":""},{"dropping-particle":"","family":"Lazebnik","given":"Svetlana","non-dropping-particle":"","parse-names":false,"suffix":""}],"container-title":"Lecture Notes in Computer Science (including subseries Lecture Notes in Artificial Intelligence and Lecture Notes in Bioinformatics)","id":"ITEM-4","issued":{"date-parts":[["2014"]]},"title":"Improving image-sentence embeddings using large weakly annotated photo collections","type":"paper-conference"},"uris":["http://www.mendeley.com/documents/?uuid=6aecde8c-af1c-3cc0-9ea5-8e248e21a0a1"]}],"mendeley":{"formattedCitation":"[19]–[22]","plainTextFormattedCitation":"[19]–[22]","previouslyFormattedCitation":"[19]–[22]"},"properties":{"noteIndex":0},"schema":"https://github.com/citation-style-language/schema/raw/master/csl-citation.json"}</w:instrText>
      </w:r>
      <w:r w:rsidR="00121F16">
        <w:rPr>
          <w:rFonts w:ascii="Arial" w:hAnsi="Arial" w:cs="Arial"/>
          <w:sz w:val="24"/>
          <w:szCs w:val="24"/>
        </w:rPr>
        <w:fldChar w:fldCharType="separate"/>
      </w:r>
      <w:r w:rsidR="00121F16" w:rsidRPr="00121F16">
        <w:rPr>
          <w:rFonts w:ascii="Arial" w:hAnsi="Arial" w:cs="Arial"/>
          <w:noProof/>
          <w:sz w:val="24"/>
          <w:szCs w:val="24"/>
        </w:rPr>
        <w:t>[19]–[22]</w:t>
      </w:r>
      <w:r w:rsidR="00121F16">
        <w:rPr>
          <w:rFonts w:ascii="Arial" w:hAnsi="Arial" w:cs="Arial"/>
          <w:sz w:val="24"/>
          <w:szCs w:val="24"/>
        </w:rPr>
        <w:fldChar w:fldCharType="end"/>
      </w:r>
      <w:r w:rsidR="00121F16">
        <w:rPr>
          <w:rFonts w:ascii="Arial" w:hAnsi="Arial" w:cs="Arial"/>
          <w:sz w:val="24"/>
          <w:szCs w:val="24"/>
        </w:rPr>
        <w:t xml:space="preserve">. Retrieval-based methods can be desirable as </w:t>
      </w:r>
      <w:r w:rsidR="001B6DEF">
        <w:rPr>
          <w:rFonts w:ascii="Arial" w:hAnsi="Arial" w:cs="Arial"/>
          <w:sz w:val="24"/>
          <w:szCs w:val="24"/>
        </w:rPr>
        <w:t xml:space="preserve">it is efficient and it can be assumed that a visually impaired person only encounters objects and scenes from a fixed set of possibilities. </w:t>
      </w:r>
      <w:r w:rsidR="001B6DEF">
        <w:rPr>
          <w:rFonts w:ascii="Arial" w:hAnsi="Arial" w:cs="Arial"/>
          <w:sz w:val="24"/>
          <w:szCs w:val="24"/>
        </w:rPr>
        <w:lastRenderedPageBreak/>
        <w:t xml:space="preserve">Such methods help in reducing the communication latency and also help in lowering the cost of the model. More advanced techniques which generate novel captions can be used </w:t>
      </w:r>
      <w:r w:rsidR="001B6DEF">
        <w:rPr>
          <w:rFonts w:ascii="Arial" w:hAnsi="Arial" w:cs="Arial"/>
          <w:sz w:val="24"/>
          <w:szCs w:val="24"/>
        </w:rPr>
        <w:fldChar w:fldCharType="begin" w:fldLock="1"/>
      </w:r>
      <w:r w:rsidR="004C740B">
        <w:rPr>
          <w:rFonts w:ascii="Arial" w:hAnsi="Arial" w:cs="Arial"/>
          <w:sz w:val="24"/>
          <w:szCs w:val="24"/>
        </w:rPr>
        <w:instrText>ADDIN CSL_CITATION {"citationItems":[{"id":"ITEM-1","itemData":{"DOI":"10.1109/CVPR.2016.503","ISBN":"9781467388504","ISSN":"10636919","abstract":"Automatically generating a natural language description of an image has attracted interests recently both because of its importance in practical applications and because it connects two major artificial intelligence fields: computer vision and natural language processing. Existing approaches are either top-down, which start from a gist of an image and convert it into words, or bottom-up, which come up with words describing various aspects of an image and then combine them. In this paper, we propose a new algorithm that combines both approaches through a model of semantic attention. Our algorithm learns to selectively attend to semantic concept proposals and fuse them into hidden states and outputs of recurrent neural networks. The selection and fusion form a feedback connecting the top-down and bottom-up computation. We evaluate our algorithm on two public benchmarks: Microsoft COCO and Flickr30K. Experimental results show that our algorithm significantly outperforms the state-of-the-art approaches consistently across different evaluation metrics.","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Proceedings of the IEEE Computer Society Conference on Computer Vision and Pattern Recognition","id":"ITEM-1","issued":{"date-parts":[["2016"]]},"title":"Image captioning with semantic attention","type":"paper-conference"},"uris":["http://www.mendeley.com/documents/?uuid=3a875ced-83b1-3f72-91a6-fb5a340fd634"]},{"id":"ITEM-2","itemData":{"DOI":"10.1109/ICCV.2017.524","ISBN":"9781538610329","ISSN":"15505499","abstract":"Automatically describing an image with a natural language has been an emerging challenge in both fields of computer vision and natural language processing. In this paper, we present Long Short-Term Memory with Attributes (LSTM-A) - a novel architecture that integrates attributes into the successful Convolutional Neural Networks (CNNs) plus Recurrent Neural Networks (RNNs) image captioning framework, by training them in an end-to-end manner. Particularly, the learning of attributes is strengthened by integrating inter-attribute correlations into Multiple Instance Learning (MIL). To incorporate attributes into captioning, we construct variants of architectures by feeding image representations and attributes into RNNs in different ways to explore the mutual but also fuzzy relationship between them. Extensive experiments are conducted on COCO image captioning dataset and our framework shows clear improvements when compared to state-of-the-art deep models. More remarkably, we obtain METEOR/CIDEr-D of 25.5%/100.2% on testing data of widely used and publicly available splits in [10] when extracting image representations by GoogleNet and achieve superior performance on COCO captioning Leaderboard.","author":[{"dropping-particle":"","family":"Yao","given":"Ting","non-dropping-particle":"","parse-names":false,"suffix":""},{"dropping-particle":"","family":"Pan","given":"Yingwei","non-dropping-particle":"","parse-names":false,"suffix":""},{"dropping-particle":"","family":"Li","given":"Yehao","non-dropping-particle":"","parse-names":false,"suffix":""},{"dropping-particle":"","family":"Qiu","given":"Zhaofan","non-dropping-particle":"","parse-names":false,"suffix":""},{"dropping-particle":"","family":"Mei","given":"Tao","non-dropping-particle":"","parse-names":false,"suffix":""}],"container-title":"Proceedings of the IEEE International Conference on Computer Vision","id":"ITEM-2","issued":{"date-parts":[["2017"]]},"title":"Boosting Image Captioning with Attributes","type":"paper-conference"},"uris":["http://www.mendeley.com/documents/?uuid=dee7d300-d24a-374c-bd66-51ce134f41f7"]},{"id":"ITEM-3","itemData":{"ISBN":"9781510810587","abstrac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9k, Flickr30k and MS COCO.","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32nd International Conference on Machine Learning, ICML 2015","id":"ITEM-3","issued":{"date-parts":[["2015"]]},"title":"Show, attend and tell: Neural image caption generation with visual attention","type":"paper-conference"},"uris":["http://www.mendeley.com/documents/?uuid=5360a45c-9e7e-3275-bd79-3f4eb81ea29c"]}],"mendeley":{"formattedCitation":"[23]–[25]","plainTextFormattedCitation":"[23]–[25]","previouslyFormattedCitation":"[23]–[25]"},"properties":{"noteIndex":0},"schema":"https://github.com/citation-style-language/schema/raw/master/csl-citation.json"}</w:instrText>
      </w:r>
      <w:r w:rsidR="001B6DEF">
        <w:rPr>
          <w:rFonts w:ascii="Arial" w:hAnsi="Arial" w:cs="Arial"/>
          <w:sz w:val="24"/>
          <w:szCs w:val="24"/>
        </w:rPr>
        <w:fldChar w:fldCharType="separate"/>
      </w:r>
      <w:r w:rsidR="001B6DEF" w:rsidRPr="001B6DEF">
        <w:rPr>
          <w:rFonts w:ascii="Arial" w:hAnsi="Arial" w:cs="Arial"/>
          <w:noProof/>
          <w:sz w:val="24"/>
          <w:szCs w:val="24"/>
        </w:rPr>
        <w:t>[23]–[25]</w:t>
      </w:r>
      <w:r w:rsidR="001B6DEF">
        <w:rPr>
          <w:rFonts w:ascii="Arial" w:hAnsi="Arial" w:cs="Arial"/>
          <w:sz w:val="24"/>
          <w:szCs w:val="24"/>
        </w:rPr>
        <w:fldChar w:fldCharType="end"/>
      </w:r>
      <w:r w:rsidR="001B6DEF">
        <w:rPr>
          <w:rFonts w:ascii="Arial" w:hAnsi="Arial" w:cs="Arial"/>
          <w:sz w:val="24"/>
          <w:szCs w:val="24"/>
        </w:rPr>
        <w:t>. They analyse the visual content of the image and generate captions using a language model.</w:t>
      </w:r>
    </w:p>
    <w:p w14:paraId="0416499C" w14:textId="4E3652BA" w:rsidR="001B6DEF" w:rsidRDefault="004C740B" w:rsidP="00916016">
      <w:pPr>
        <w:spacing w:line="360" w:lineRule="auto"/>
        <w:jc w:val="both"/>
        <w:rPr>
          <w:rFonts w:ascii="Arial" w:hAnsi="Arial" w:cs="Arial"/>
          <w:sz w:val="24"/>
          <w:szCs w:val="24"/>
        </w:rPr>
      </w:pPr>
      <w:r>
        <w:rPr>
          <w:rFonts w:ascii="Arial" w:hAnsi="Arial" w:cs="Arial"/>
          <w:sz w:val="24"/>
          <w:szCs w:val="24"/>
        </w:rPr>
        <w:t xml:space="preserve">A helpful and convenient feature is analysis of facial expressions or mood detection. Such a system can be very helpful for a visually impaired person as they are deprived of these capabilities. They generally rely on instinct and sound cues to make decisions in such cases. An image based automated system for detection of action units or basic and non-basic emotions can be implemented with the whole face as the region of interest. Rigid registration </w:t>
      </w:r>
      <w:r>
        <w:rPr>
          <w:rFonts w:ascii="Arial" w:hAnsi="Arial" w:cs="Arial"/>
          <w:sz w:val="24"/>
          <w:szCs w:val="24"/>
        </w:rPr>
        <w:fldChar w:fldCharType="begin" w:fldLock="1"/>
      </w:r>
      <w:r w:rsidR="00BC59FD">
        <w:rPr>
          <w:rFonts w:ascii="Arial" w:hAnsi="Arial" w:cs="Arial"/>
          <w:sz w:val="24"/>
          <w:szCs w:val="24"/>
        </w:rPr>
        <w:instrText>ADDIN CSL_CITATION {"citationItems":[{"id":"ITEM-1","itemData":{"DOI":"10.1109/TCYB.2013.2249063","ISSN":"21682267","abstract":"Both the configuration and the dynamics of facial expressions are crucial for the interpretation of human facial behavior. Yet to date, the vast majority of reported efforts in the field either do not take the dynamics of facial expressions into account, or focus only on prototypic facial expressions of six basic emotions. Facial dynamics can be explicitly analyzed by detecting the constituent temporal segments in Facial Action Coding System (FACS) Action Units (AUs)-onset, apex, and offset. In this paper, we present a novel approach to explicit analysis of temporal dynamics of facial actions using the dynamic appearance descriptor Local Phase Quantization from Three Orthogonal Planes (LPQ-TOP). Temporal segments are detected by combining a discriminative classifier for detecting the temporal segments on a frame-by-frame basis with Markov Models that enforce temporal consistency over the whole episode. The system is evaluated in detail over the MMI facial expression database, the UNBC-McMaster pain database, the SAL database, the GEMEP-FERA dataset in database-dependent experiments, in cross-database experiments using the Cohn-Kanade, and the SEMAINE databases. The comparison with other state-of-the-art methods shows that the proposed LPQ-TOP method outperforms the other approaches for the problem of AU temporal segment detection, and that overall AU activation detection benefits from dynamic appearance information. © 2013 IEEE.","author":[{"dropping-particle":"","family":"Jiang","given":"Bihan","non-dropping-particle":"","parse-names":false,"suffix":""},{"dropping-particle":"","family":"Valstar","given":"Michel","non-dropping-particle":"","parse-names":false,"suffix":""},{"dropping-particle":"","family":"Martinez","given":"Brais","non-dropping-particle":"","parse-names":false,"suffix":""},{"dropping-particle":"","family":"Pantic","given":"Maja","non-dropping-particle":"","parse-names":false,"suffix":""}],"container-title":"IEEE Transactions on Cybernetics","id":"ITEM-1","issued":{"date-parts":[["2014"]]},"title":"A dynamic appearance descriptor approach to facial actions temporal modeling","type":"article-journal"},"uris":["http://www.mendeley.com/documents/?uuid=c1d39c86-6812-3b09-b07d-533fb44a40a9"]},{"id":"ITEM-2","itemData":{"DOI":"10.1016/j.imavis.2008.12.010","ISSN":"02628856","abstract":"We present initial results from the application of an automated facial expression recognition system to spontaneous facial expressions of pain. In this study, 26 participants were videotaped under three experimental conditions: baseline, posed pain, and real pain. The real pain condition consisted of cold pressor pain induced by submerging the arm in ice water. Our goal was to (1) assess whether the automated measurements were consistent with expression measurements obtained by human experts, and (2) develop a classifier to automatically differentiate real from faked pain in a subject-independent manner from the automated measurements. We employed a machine learning approach in a two-stage system. In the first stage, a set of 20 detectors for facial actions from the Facial Action Coding System operated on the continuous video stream. These data were then passed to a second machine learning stage, in which a classifier was trained to detect the difference between expressions of real pain and fake pain. Naïve human subjects tested on the same videos were at chance for differentiating faked from real pain, obtaining only 49% accuracy. The automated system was successfully able to differentiate faked from real pain. In an analysis of 26 subjects with faked pain before real pain, the system obtained 88% correct for subject independent discrimination of real versus fake pain on a 2-alternative forced choice. Moreover, the most discriminative facial actions in the automated system were consistent with findings using human expert FACS codes. © 2009 Elsevier B.V. All rights reserved.","author":[{"dropping-particle":"","family":"Littlewort","given":"Gwen C.","non-dropping-particle":"","parse-names":false,"suffix":""},{"dropping-particle":"","family":"Bartlett","given":"Marian Stewart","non-dropping-particle":"","parse-names":false,"suffix":""},{"dropping-particle":"","family":"Lee","given":"Kang","non-dropping-particle":"","parse-names":false,"suffix":""}],"container-title":"Image and Vision Computing","id":"ITEM-2","issued":{"date-parts":[["2009"]]},"title":"Automatic coding of facial expressions displayed during posed and genuine pain","type":"article-journal"},"uris":["http://www.mendeley.com/documents/?uuid=70575e29-39d3-3ddc-b17f-b5b4429959f1"]},{"id":"ITEM-3","itemData":{"DOI":"10.1007/BFb0054760","ISBN":"3540646132","ISSN":"16113349","abstract":"We demonstrate a novel method of interpreting images using an Active Appearance Model (AAM). An AAM contains a statistical model of the shape and grey-level appearance of the object of interest which can generalise to almost any valid example. During a training phase we learn the relationship between model parameter displacements and the residual errors induced between a training image and a synthesised model example. To match to an image we measure the current residuals and use the model to predict changes to the current parameters, leading to a better fit. A good overall match is obtained in a few iterations, even from poor starting estimates. We describe the technique in detail and give results of quantitative performance tests. We anticipate that the AAM algorithm will be an important method for locating deformable objects in many applications.","author":[{"dropping-particle":"","family":"Cootes","given":"T. F.","non-dropping-particle":"","parse-names":false,"suffix":""},{"dropping-particle":"","family":"Edwards","given":"G. J.","non-dropping-particle":"","parse-names":false,"suffix":""},{"dropping-particle":"","family":"Taylor","given":"C. J.","non-dropping-particle":"","parse-names":false,"suffix":""}],"container-title":"Lecture Notes in Computer Science (including subseries Lecture Notes in Artificial Intelligence and Lecture Notes in Bioinformatics)","id":"ITEM-3","issued":{"date-parts":[["1998"]]},"title":"Active appearance models","type":"paper-conference"},"uris":["http://www.mendeley.com/documents/?uuid=30daeb67-2090-36b9-9d07-acba5e77bb38"]},{"id":"ITEM-4","itemData":{"DOI":"10.1109/TPAMI.2010.107","ISSN":"01628828","abstract":"We present a robust FFT-based approach to scale-invariant image registration. Our method relies on FFT-based correlation twice: once in the log-polar Fourier domain to estimate the scaling and rotation and once in the spatial domain to recover the residual translation. Previous methods based on the same principles are not robust. To equip our scheme with robustness and accuracy, we introduce modifications which tailor the method to the nature of images. First, we derive efficient log-polar Fourier representations by replacing image functions with complex gray-level edge maps. We show that this representation both captures the structure of salient image features and circumvents problems related to the low-pass nature of images, interpolation errors, border effects, and aliasing. Second, to recover the unknown parameters, we introduce the normalized gradient correlation. We show that, using image gradients to perform correlation, the errors induced by outliers are mapped to a uniform distribution for which our normalized gradient correlation features robust performance. Exhaustive experimentation with real images showed that, unlike any other Fourier-based correlation techniques, the proposed method was able to estimate translations, arbitrary rotations, and scale factors up to 6. © 2006 IEEE.","author":[{"dropping-particle":"","family":"Tzimropoulos","given":"Georgios","non-dropping-particle":"","parse-names":false,"suffix":""},{"dropping-particle":"","family":"Argyriou","given":"Vasileios","non-dropping-particle":"","parse-names":false,"suffix":""},{"dropping-particle":"","family":"Zafeiriou","given":"Stefanos","non-dropping-particle":"","parse-names":false,"suffix":""},{"dropping-particle":"","family":"Stathaki","given":"Tania","non-dropping-particle":"","parse-names":false,"suffix":""}],"container-title":"IEEE Transactions on Pattern Analysis and Machine Intelligence","id":"ITEM-4","issued":{"date-parts":[["2010"]]},"title":"Robust FFT-based scale-invariant image registration with image gradients","type":"article-journal"},"uris":["http://www.mendeley.com/documents/?uuid=9176730d-3396-339d-9e47-55ee4e42c4f9"]}],"mendeley":{"formattedCitation":"[26]–[29]","plainTextFormattedCitation":"[26]–[29]","previouslyFormattedCitation":"[26]–[29]"},"properties":{"noteIndex":0},"schema":"https://github.com/citation-style-language/schema/raw/master/csl-citation.json"}</w:instrText>
      </w:r>
      <w:r>
        <w:rPr>
          <w:rFonts w:ascii="Arial" w:hAnsi="Arial" w:cs="Arial"/>
          <w:sz w:val="24"/>
          <w:szCs w:val="24"/>
        </w:rPr>
        <w:fldChar w:fldCharType="separate"/>
      </w:r>
      <w:r w:rsidRPr="004C740B">
        <w:rPr>
          <w:rFonts w:ascii="Arial" w:hAnsi="Arial" w:cs="Arial"/>
          <w:noProof/>
          <w:sz w:val="24"/>
          <w:szCs w:val="24"/>
        </w:rPr>
        <w:t>[26]–[29]</w:t>
      </w:r>
      <w:r>
        <w:rPr>
          <w:rFonts w:ascii="Arial" w:hAnsi="Arial" w:cs="Arial"/>
          <w:sz w:val="24"/>
          <w:szCs w:val="24"/>
        </w:rPr>
        <w:fldChar w:fldCharType="end"/>
      </w:r>
      <w:r>
        <w:rPr>
          <w:rFonts w:ascii="Arial" w:hAnsi="Arial" w:cs="Arial"/>
          <w:sz w:val="24"/>
          <w:szCs w:val="24"/>
        </w:rPr>
        <w:t xml:space="preserve"> can be used by detecting facial landmarks and using a distance metric like Euclidean distance or any affine transform that maps a input face to a prototypical face.</w:t>
      </w:r>
      <w:r w:rsidR="00BC59FD">
        <w:rPr>
          <w:rFonts w:ascii="Arial" w:hAnsi="Arial" w:cs="Arial"/>
          <w:sz w:val="24"/>
          <w:szCs w:val="24"/>
        </w:rPr>
        <w:t xml:space="preserve"> Other non-rigid registration approaches </w:t>
      </w:r>
      <w:r w:rsidR="00BC59FD">
        <w:rPr>
          <w:rFonts w:ascii="Arial" w:hAnsi="Arial" w:cs="Arial"/>
          <w:sz w:val="24"/>
          <w:szCs w:val="24"/>
        </w:rPr>
        <w:fldChar w:fldCharType="begin" w:fldLock="1"/>
      </w:r>
      <w:r w:rsidR="00BC59FD">
        <w:rPr>
          <w:rFonts w:ascii="Arial" w:hAnsi="Arial" w:cs="Arial"/>
          <w:sz w:val="24"/>
          <w:szCs w:val="24"/>
        </w:rPr>
        <w:instrText>ADDIN CSL_CITATION {"citationItems":[{"id":"ITEM-1","itemData":{"DOI":"10.1109/FG.2011.5771364","ISBN":"9781424491407","abstract":"Existing facial expression recognition techniques analyze the spatial and temporal information for every single frame in a human emotion video. On the contrary, we create the Emotion Avatar Image (EAI) as a single good representation for each video or image sequence for emotion recognition. In this paper, we adopt the recently introduced SIFT flow algorithm to register every frame with respect to an Avatar reference face model. Then, an iterative algorithm is used not only to super-resolve the EAI representation for each video and the Avatar reference, but also to improve the recognition performance. Subsequently, we extract the features from EAIs using both Local Binary Pattern (LBP) and Local Phase Quantization (LPQ). Then the results from both texture descriptors are tested on the Facial Expression Recognition and Analysis Challenge (FERA2011) data, GEMEP-FERA dataset. To evaluate this simple yet powerful idea, we train our algorithm only using the given 155 videos of training data from GEMEP-FERA dataset. The result shows that our algorithm eliminates the person-specific information for emotion and performs well on unseen data. © 2011 IEEE.","author":[{"dropping-particle":"","family":"Yang","given":"Songfan","non-dropping-particle":"","parse-names":false,"suffix":""},{"dropping-particle":"","family":"Bhanu","given":"Bir","non-dropping-particle":"","parse-names":false,"suffix":""}],"container-title":"2011 IEEE International Conference on Automatic Face and Gesture Recognition and Workshops, FG 2011","id":"ITEM-1","issued":{"date-parts":[["2011"]]},"title":"Facial expression recognition using emotion avatar image","type":"paper-conference"},"uris":["http://www.mendeley.com/documents/?uuid=ea2c7d96-508a-30d5-b0d8-fcec93b2d05e"]}],"mendeley":{"formattedCitation":"[30]","plainTextFormattedCitation":"[30]","previouslyFormattedCitation":"[30]"},"properties":{"noteIndex":0},"schema":"https://github.com/citation-style-language/schema/raw/master/csl-citation.json"}</w:instrText>
      </w:r>
      <w:r w:rsidR="00BC59FD">
        <w:rPr>
          <w:rFonts w:ascii="Arial" w:hAnsi="Arial" w:cs="Arial"/>
          <w:sz w:val="24"/>
          <w:szCs w:val="24"/>
        </w:rPr>
        <w:fldChar w:fldCharType="separate"/>
      </w:r>
      <w:r w:rsidR="00BC59FD" w:rsidRPr="00BC59FD">
        <w:rPr>
          <w:rFonts w:ascii="Arial" w:hAnsi="Arial" w:cs="Arial"/>
          <w:noProof/>
          <w:sz w:val="24"/>
          <w:szCs w:val="24"/>
        </w:rPr>
        <w:t>[30]</w:t>
      </w:r>
      <w:r w:rsidR="00BC59FD">
        <w:rPr>
          <w:rFonts w:ascii="Arial" w:hAnsi="Arial" w:cs="Arial"/>
          <w:sz w:val="24"/>
          <w:szCs w:val="24"/>
        </w:rPr>
        <w:fldChar w:fldCharType="end"/>
      </w:r>
      <w:r w:rsidR="00BC59FD">
        <w:rPr>
          <w:rFonts w:ascii="Arial" w:hAnsi="Arial" w:cs="Arial"/>
          <w:sz w:val="24"/>
          <w:szCs w:val="24"/>
        </w:rPr>
        <w:t xml:space="preserve"> enable local registration and can supress errors due to facial inactivity. Hence, these systems are more robust. Point registration systems </w:t>
      </w:r>
      <w:r w:rsidR="00BC59FD">
        <w:rPr>
          <w:rFonts w:ascii="Arial" w:hAnsi="Arial" w:cs="Arial"/>
          <w:sz w:val="24"/>
          <w:szCs w:val="24"/>
        </w:rPr>
        <w:fldChar w:fldCharType="begin" w:fldLock="1"/>
      </w:r>
      <w:r w:rsidR="00B92E3F">
        <w:rPr>
          <w:rFonts w:ascii="Arial" w:hAnsi="Arial" w:cs="Arial"/>
          <w:sz w:val="24"/>
          <w:szCs w:val="24"/>
        </w:rPr>
        <w:instrText>ADDIN CSL_CITATION {"citationItems":[{"id":"ITEM-1","itemData":{"DOI":"10.1109/CVPR.2010.5539996","ISBN":"9781424469840","ISSN":"10636919","abstract":"Finding fiducial facial points in any frame of a video showing rich naturalistic facial behaviour is an unsolved problem. Yet this is a crucial step for geometric-feature-based facial expression analysis, and methods that use appearance-based features extracted at fiducial facial point locations. In this paper we present a method based on a combination of Support Vector Regression and Markov Random Fields to drastically reduce the time needed to search for a point's location and increase the accuracy and robustness of the algorithm. Using Markov Random Fields allows us to constrain the search space by exploiting the constellations that facial points can form. The regressors on the other hand learn a mapping between the appearance of the area surrounding a point and the positions of these points, which makes detection of the points very fast and can make the algorithm robust to variations of appearance due to facial expression and moderate changes in head pose. The proposed point detection algorithm was tested on 1855 images, the results of which showed we outperform current state of the art point detectors. ©2010 IEEE.","author":[{"dropping-particle":"","family":"Valstar","given":"Michel","non-dropping-particle":"","parse-names":false,"suffix":""},{"dropping-particle":"","family":"Martinez","given":"Brais","non-dropping-particle":"","parse-names":false,"suffix":""},{"dropping-particle":"","family":"Binefa","given":"Xavier","non-dropping-particle":"","parse-names":false,"suffix":""},{"dropping-particle":"","family":"Pantic","given":"Maja","non-dropping-particle":"","parse-names":false,"suffix":""}],"container-title":"Proceedings of the IEEE Computer Society Conference on Computer Vision and Pattern Recognition","id":"ITEM-1","issued":{"date-parts":[["2010"]]},"title":"Facial point detection using boosted regression and graph models","type":"paper-conference"},"uris":["http://www.mendeley.com/documents/?uuid=e55b0461-8984-3ef8-946a-43f1c4526ad4"]},{"id":"ITEM-2","itemData":{"DOI":"10.1109/icsmc.2005.1571392","ISSN":"1062922X","abstract":"Locating facial feature points in images of faces is an important stage for numerous facial image interpretation tasks. In this paper we present a method for fully automatic detection of 20 facial feature points in images of expressionless faces using Gabor feature based boosted classifiers. The method adopts fast and robust face detection algorithm, which represents an adapted version of the original Viola-Jones face detector. The detected face region is then divided into 20 relevant regions of interest, each of which is examined further to predict the location of the facial feature points. The proposed facial feature point detection method uses individual feature patch templates to detect points in the relevant region of interest. These feature models are GentleBoost templates built from both gray level intensities and Gabor wavelet features. When tested on the Cohn-Kanade database, the method has achieved average recognition rates of 93%. ©2005 IEEE.","author":[{"dropping-particle":"","family":"Vukadinovic","given":"Danijela","non-dropping-particle":"","parse-names":false,"suffix":""},{"dropping-particle":"","family":"Pantic","given":"Maja","non-dropping-particle":"","parse-names":false,"suffix":""}],"container-title":"Conference Proceedings - IEEE International Conference on Systems, Man and Cybernetics","id":"ITEM-2","issued":{"date-parts":[["2005"]]},"title":"Fully automatic facial feature point detection using gabor feature based boosted classifiers","type":"paper-conference"},"uris":["http://www.mendeley.com/documents/?uuid=3c60355c-fbad-3406-9ddd-63bd3b9ec9e6"]},{"id":"ITEM-3","itemData":{"DOI":"10.1109/TSMCB.2011.2163710","ISSN":"10834419","abstract":"Past work on automatic analysis of facial expressions has focused mostly on detecting prototypic expressions of basic emotions like happiness and anger. The method proposed here enables the detection of a much larger range of facial behavior by recognizing facial muscle actions [action units (AUs)] that compound expressions. AUs are agnostic, leaving the inference about conveyed intent to higher order decision making (e.g., emotion recognition). The proposed fully automatic method not only allows the recognition of 22 AUs but also explicitly models their temporal characteristics (i.e., sequences of temporal segments: neutral, onset, apex, and offset). To do so, it uses a facial point detector based on Gabor-feature-based boosted classifiers to automatically localize 20 facial fiducial points. These points are tracked through a sequence of images using a method called particle filtering with factorized likelihoods. To encode AUs and their temporal activation models based on the tracking data, it applies a combination of GentleBoost, support vector machines, and hidden Markov models. We attain an average AU recognition rate of 95.3% when tested on a benchmark set of deliberately displayed facial expressions and 72% when tested on spontaneous expressions. © 2011 IEEE.","author":[{"dropping-particle":"","family":"Valstar","given":"Michel F.","non-dropping-particle":"","parse-names":false,"suffix":""},{"dropping-particle":"","family":"Pantic","given":"Maja","non-dropping-particle":"","parse-names":false,"suffix":""}],"container-title":"IEEE Transactions on Systems, Man, and Cybernetics, Part B: Cybernetics","id":"ITEM-3","issued":{"date-parts":[["2012"]]},"title":"Fully automatic recognition of the temporal phases of facial actions","type":"article-journal"},"uris":["http://www.mendeley.com/documents/?uuid=ea41903a-50f4-3b2a-a34e-a8c7e8bd88d5"]}],"mendeley":{"formattedCitation":"[31]–[33]","plainTextFormattedCitation":"[31]–[33]","previouslyFormattedCitation":"[31]–[33]"},"properties":{"noteIndex":0},"schema":"https://github.com/citation-style-language/schema/raw/master/csl-citation.json"}</w:instrText>
      </w:r>
      <w:r w:rsidR="00BC59FD">
        <w:rPr>
          <w:rFonts w:ascii="Arial" w:hAnsi="Arial" w:cs="Arial"/>
          <w:sz w:val="24"/>
          <w:szCs w:val="24"/>
        </w:rPr>
        <w:fldChar w:fldCharType="separate"/>
      </w:r>
      <w:r w:rsidR="00BC59FD" w:rsidRPr="00BC59FD">
        <w:rPr>
          <w:rFonts w:ascii="Arial" w:hAnsi="Arial" w:cs="Arial"/>
          <w:noProof/>
          <w:sz w:val="24"/>
          <w:szCs w:val="24"/>
        </w:rPr>
        <w:t>[31]–[33]</w:t>
      </w:r>
      <w:r w:rsidR="00BC59FD">
        <w:rPr>
          <w:rFonts w:ascii="Arial" w:hAnsi="Arial" w:cs="Arial"/>
          <w:sz w:val="24"/>
          <w:szCs w:val="24"/>
        </w:rPr>
        <w:fldChar w:fldCharType="end"/>
      </w:r>
      <w:r w:rsidR="00BC59FD">
        <w:rPr>
          <w:rFonts w:ascii="Arial" w:hAnsi="Arial" w:cs="Arial"/>
          <w:sz w:val="24"/>
          <w:szCs w:val="24"/>
        </w:rPr>
        <w:t xml:space="preserve"> are needed for shape representations. They involve localization of fiducial points and localization accuracy is crucial for such systems. Sy</w:t>
      </w:r>
      <w:r w:rsidR="0044656A">
        <w:rPr>
          <w:rFonts w:ascii="Arial" w:hAnsi="Arial" w:cs="Arial"/>
          <w:sz w:val="24"/>
          <w:szCs w:val="24"/>
        </w:rPr>
        <w:t>stems which depend on localizing the facial features require good quality image. Such a privilege cannot be guaranteed by our system. Hence, we depend on rigid registration methodology for facial expression identification and mood detection.</w:t>
      </w:r>
    </w:p>
    <w:p w14:paraId="20DD64FE" w14:textId="3C0F3BD3" w:rsidR="0044656A" w:rsidRDefault="00C50532" w:rsidP="00916016">
      <w:pPr>
        <w:spacing w:line="360" w:lineRule="auto"/>
        <w:jc w:val="both"/>
        <w:rPr>
          <w:rFonts w:ascii="Arial" w:hAnsi="Arial" w:cs="Arial"/>
          <w:sz w:val="24"/>
          <w:szCs w:val="24"/>
        </w:rPr>
      </w:pPr>
      <w:r>
        <w:rPr>
          <w:rFonts w:ascii="Arial" w:hAnsi="Arial" w:cs="Arial"/>
          <w:sz w:val="24"/>
          <w:szCs w:val="24"/>
        </w:rPr>
        <w:t xml:space="preserve">Visual-based scene change detection is also implemented. This helps provide additional real-time assistance to the visually impaired. Such a system is also helpful in implementing additional features like warning indicators and caution system. The scene change system we are implementing only depends on visual data. No auxiliary textual or audio data is required. </w:t>
      </w:r>
      <w:r w:rsidR="00B92E3F">
        <w:rPr>
          <w:rFonts w:ascii="Arial" w:hAnsi="Arial" w:cs="Arial"/>
          <w:sz w:val="24"/>
          <w:szCs w:val="24"/>
        </w:rPr>
        <w:t xml:space="preserve">Certain rule-based approaches </w:t>
      </w:r>
      <w:r w:rsidR="00B92E3F">
        <w:rPr>
          <w:rFonts w:ascii="Arial" w:hAnsi="Arial" w:cs="Arial"/>
          <w:sz w:val="24"/>
          <w:szCs w:val="24"/>
        </w:rPr>
        <w:fldChar w:fldCharType="begin" w:fldLock="1"/>
      </w:r>
      <w:r w:rsidR="00141D5A">
        <w:rPr>
          <w:rFonts w:ascii="Arial" w:hAnsi="Arial" w:cs="Arial"/>
          <w:sz w:val="24"/>
          <w:szCs w:val="24"/>
        </w:rPr>
        <w:instrText>ADDIN CSL_CITATION {"citationItems":[{"id":"ITEM-1","itemData":{"DOI":"10.1109/TMM.2002.802016","ISSN":"15209210","abstract":"This paper addresses the challenge of bridging the semantic gap that exists between the simplicity of features that can be currently computed in automated content indexing systems and the richness of semantics in user queries posed for media search and retrieval. It proposes a unique computational approach to extraction of expressive elements of motion pictures for deriving high-level semantics of stories portrayed, thus enabling rich video annotation and interpretation. This approach, motivated and directed by the existing cinematic conventions known as film grammar, as a first step toward demonstrating its effectiveness, uses the attributes of motion and shot length to define and compute a novel measure of tempo of a movie. Tempo flow plots are defined and derived for a number of full-length movies and edge analysis is performed leading to the extraction of dramatic story sections and events signaled by their unique tempo. The results confirm tempo as a useful high-level semantic construct in its own right and a promising component of others such as rhythm, tone or mood of a film. In addition to the development of this computable tempo measure, a study is conducted as to the usefulness of biasing it toward either of its constituents, namely, motion or shot length. Finally, a refinement is made to the shot length normalizing mechanism, driven by the peculiar characteristics of shot length distribution exhibited by movies. Results of these additional studies, and possible applications and limitations are discussed.","author":[{"dropping-particle":"","family":"Adams","given":"Brett","non-dropping-particle":"","parse-names":false,"suffix":""},{"dropping-particle":"","family":"Dorai","given":"Chitra","non-dropping-particle":"","parse-names":false,"suffix":""},{"dropping-particle":"","family":"Venkatesh","given":"Svetha","non-dropping-particle":"","parse-names":false,"suffix":""}],"container-title":"IEEE Transactions on Multimedia","id":"ITEM-1","issued":{"date-parts":[["2002"]]},"title":"Toward automatic extraction of expressive elements from motion pictures: Tempo","type":"article-journal"},"uris":["http://www.mendeley.com/documents/?uuid=7a385695-3674-3c18-998c-c89b255a3b18"]}],"mendeley":{"formattedCitation":"[34]","plainTextFormattedCitation":"[34]","previouslyFormattedCitation":"[34]"},"properties":{"noteIndex":0},"schema":"https://github.com/citation-style-language/schema/raw/master/csl-citation.json"}</w:instrText>
      </w:r>
      <w:r w:rsidR="00B92E3F">
        <w:rPr>
          <w:rFonts w:ascii="Arial" w:hAnsi="Arial" w:cs="Arial"/>
          <w:sz w:val="24"/>
          <w:szCs w:val="24"/>
        </w:rPr>
        <w:fldChar w:fldCharType="separate"/>
      </w:r>
      <w:r w:rsidR="00B92E3F" w:rsidRPr="00B92E3F">
        <w:rPr>
          <w:rFonts w:ascii="Arial" w:hAnsi="Arial" w:cs="Arial"/>
          <w:noProof/>
          <w:sz w:val="24"/>
          <w:szCs w:val="24"/>
        </w:rPr>
        <w:t>[34]</w:t>
      </w:r>
      <w:r w:rsidR="00B92E3F">
        <w:rPr>
          <w:rFonts w:ascii="Arial" w:hAnsi="Arial" w:cs="Arial"/>
          <w:sz w:val="24"/>
          <w:szCs w:val="24"/>
        </w:rPr>
        <w:fldChar w:fldCharType="end"/>
      </w:r>
      <w:r w:rsidR="00B92E3F">
        <w:rPr>
          <w:rFonts w:ascii="Arial" w:hAnsi="Arial" w:cs="Arial"/>
          <w:sz w:val="24"/>
          <w:szCs w:val="24"/>
        </w:rPr>
        <w:t xml:space="preserve"> use techniques like rhythm based heuristics. </w:t>
      </w:r>
      <w:r w:rsidR="00141D5A">
        <w:rPr>
          <w:rFonts w:ascii="Arial" w:hAnsi="Arial" w:cs="Arial"/>
          <w:sz w:val="24"/>
          <w:szCs w:val="24"/>
        </w:rPr>
        <w:t xml:space="preserve">Rule-based approaches only work for certain situations and have low performance. </w:t>
      </w:r>
      <w:proofErr w:type="spellStart"/>
      <w:r w:rsidR="00141D5A" w:rsidRPr="00141D5A">
        <w:rPr>
          <w:rFonts w:ascii="Arial" w:hAnsi="Arial" w:cs="Arial"/>
          <w:sz w:val="24"/>
          <w:szCs w:val="24"/>
        </w:rPr>
        <w:t>Kender</w:t>
      </w:r>
      <w:proofErr w:type="spellEnd"/>
      <w:r w:rsidR="00141D5A" w:rsidRPr="00141D5A">
        <w:rPr>
          <w:rFonts w:ascii="Arial" w:hAnsi="Arial" w:cs="Arial"/>
          <w:sz w:val="24"/>
          <w:szCs w:val="24"/>
        </w:rPr>
        <w:t xml:space="preserve"> and Yeo</w:t>
      </w:r>
      <w:r w:rsidR="00141D5A">
        <w:rPr>
          <w:rFonts w:ascii="Arial" w:hAnsi="Arial" w:cs="Arial"/>
          <w:sz w:val="24"/>
          <w:szCs w:val="24"/>
        </w:rPr>
        <w:t xml:space="preserve"> </w:t>
      </w:r>
      <w:r w:rsidR="00141D5A">
        <w:rPr>
          <w:rFonts w:ascii="Arial" w:hAnsi="Arial" w:cs="Arial"/>
          <w:sz w:val="24"/>
          <w:szCs w:val="24"/>
        </w:rPr>
        <w:fldChar w:fldCharType="begin" w:fldLock="1"/>
      </w:r>
      <w:r w:rsidR="00141D5A">
        <w:rPr>
          <w:rFonts w:ascii="Arial" w:hAnsi="Arial" w:cs="Arial"/>
          <w:sz w:val="24"/>
          <w:szCs w:val="24"/>
        </w:rPr>
        <w:instrText>ADDIN CSL_CITATION {"citationItems":[{"id":"ITEM-1","itemData":{"DOI":"10.1109/cvpr.1998.698632","ISSN":"10636919","abstract":"In extended video sequences, individual frames are grouped into shots which are defined as a sequence taken by a single camera, and related shots are grouped into scenes which are defined as a single dramatic event taken by a small number of related cameras. This hierarchical structure is deliberately constructed, dictated by the limitations and preferences of the human visual and memory systems. We present three novel high-level segmentation results derived from these considerations, some of which are analogous to those involved in the perception of the structure of music. First and primarily, we derive and demonstrate a method for measuring probable scene boundaries, by calculating a short term memory-based model of shot-to-shot 'coherence'. The detection of local minima in this continuous measure permits robust and flexible segmentation of the video into scenes, without the necessity for first aggregating shots into clusters. Second, and independently of the first, we then derive and demonstrate a one-pass on-the-fly shot clustering algorithm. Third, we demonstrate partially successful results on the application of these two new methods to the next higher, 'theme', level of video structure.","author":[{"dropping-particle":"","family":"Kender","given":"John R.","non-dropping-particle":"","parse-names":false,"suffix":""},{"dropping-particle":"","family":"Yeo","given":"Boon Lock","non-dropping-particle":"","parse-names":false,"suffix":""}],"container-title":"Proceedings of the IEEE Computer Society Conference on Computer Vision and Pattern Recognition","id":"ITEM-1","issued":{"date-parts":[["1998"]]},"title":"Video scene segmentation via continuous video coherence","type":"paper-conference"},"uris":["http://www.mendeley.com/documents/?uuid=1d9388dd-190f-3b3f-a7ad-86b29a77b51c"]}],"mendeley":{"formattedCitation":"[35]","plainTextFormattedCitation":"[35]","previouslyFormattedCitation":"[35]"},"properties":{"noteIndex":0},"schema":"https://github.com/citation-style-language/schema/raw/master/csl-citation.json"}</w:instrText>
      </w:r>
      <w:r w:rsidR="00141D5A">
        <w:rPr>
          <w:rFonts w:ascii="Arial" w:hAnsi="Arial" w:cs="Arial"/>
          <w:sz w:val="24"/>
          <w:szCs w:val="24"/>
        </w:rPr>
        <w:fldChar w:fldCharType="separate"/>
      </w:r>
      <w:r w:rsidR="00141D5A" w:rsidRPr="00141D5A">
        <w:rPr>
          <w:rFonts w:ascii="Arial" w:hAnsi="Arial" w:cs="Arial"/>
          <w:noProof/>
          <w:sz w:val="24"/>
          <w:szCs w:val="24"/>
        </w:rPr>
        <w:t>[35]</w:t>
      </w:r>
      <w:r w:rsidR="00141D5A">
        <w:rPr>
          <w:rFonts w:ascii="Arial" w:hAnsi="Arial" w:cs="Arial"/>
          <w:sz w:val="24"/>
          <w:szCs w:val="24"/>
        </w:rPr>
        <w:fldChar w:fldCharType="end"/>
      </w:r>
      <w:r w:rsidR="00141D5A">
        <w:rPr>
          <w:rFonts w:ascii="Arial" w:hAnsi="Arial" w:cs="Arial"/>
          <w:sz w:val="24"/>
          <w:szCs w:val="24"/>
        </w:rPr>
        <w:t xml:space="preserve"> introduced one of the first video segmentation algorithms. They calculated shot-to-shot coherence based on colour similarity. Other works </w:t>
      </w:r>
      <w:r w:rsidR="00141D5A">
        <w:rPr>
          <w:rFonts w:ascii="Arial" w:hAnsi="Arial" w:cs="Arial"/>
          <w:sz w:val="24"/>
          <w:szCs w:val="24"/>
        </w:rPr>
        <w:fldChar w:fldCharType="begin" w:fldLock="1"/>
      </w:r>
      <w:r w:rsidR="009D3AFF">
        <w:rPr>
          <w:rFonts w:ascii="Arial" w:hAnsi="Arial" w:cs="Arial"/>
          <w:sz w:val="24"/>
          <w:szCs w:val="24"/>
        </w:rPr>
        <w:instrText>ADDIN CSL_CITATION {"citationItems":[{"id":"ITEM-1","itemData":{"DOI":"10.1109/cvpr.2003.1211489","ISSN":"10636919","abstract":"A scene can be defined as one of the subdivisions of a play in which the setting is fixed, or when it presents continuous action in one place. We propose a novel two-pass algorithm for scene boundary detection which utilizes the motion content, shot length and color properties of shots as the features. In our approach, shots are first clustered by computing Backward Shot Coherence (BSC); a shot color similarity measure that detects Potential Scene Boundaries (PSBs). In the second pass we compute Scene Dynamics (SD), a function of shot length and the motion content in the potential scenes. In this pass, a scene merging criteria has been developed to remove weak PSBs in order to reduce over segmentation. We also propose a method to describe the content of each scene by selecting one representative image. The segmentation of video data into scenes facilitates an improved browsing of videos in electronic form, such as video on demand, digital libraries, Internet. The proposed algorithm has been tested on a variety of videos that include Hollywood movies and one TV sitcom and promising results have been obtained.","author":[{"dropping-particle":"","family":"Rasheed","given":"Zeeshan","non-dropping-particle":"","parse-names":false,"suffix":""},{"dropping-particle":"","family":"Shah","given":"Mubarak","non-dropping-particle":"","parse-names":false,"suffix":""}],"container-title":"Proceedings of the IEEE Computer Society Conference on Computer Vision and Pattern Recognition","id":"ITEM-1","issued":{"date-parts":[["2003"]]},"title":"Scene detection in Hollywood movies and TV shows","type":"paper-conference"},"uris":["http://www.mendeley.com/documents/?uuid=32d8d84c-6f31-3506-aa96-e632f62f43da"]},{"id":"ITEM-2","itemData":{"DOI":"10.1007/s005300050138","ISSN":"09424962","abstract":"A fundamental task in video analysis is to extract structures from the video to facilitate user's access (browsing and retrieval). Motivated by the important role that the table of content (ToC) plays in a book, in this paper, we introduce the concept of ToC in the video domain. Some existing approaches implicitly use the ToC, but are mainly limited to low-level entities (e.g., shots and key frames). The drawbacks are that low-level structures (1) contain too many entries to be efficiently presented to the user; and (2) do not capture the underlying semantic structure of the video based on which the user may wish to browse/retrieve. To address these limitations, in this paper, we present an effective semantic-level ToC construction technique based on intelligent unsupervised clustering. It has the characteristics of better modeling the time locality and scene structure. Experiments based on real-world movie videos validate the effectiveness of the proposed approach. Examples are given to demonstrate the usage of the scene-based ToC in facilitating user's access to the video.","author":[{"dropping-particle":"","family":"Rui","given":"Yong","non-dropping-particle":"","parse-names":false,"suffix":""},{"dropping-particle":"","family":"Huang","given":"Thomas S.","non-dropping-particle":"","parse-names":false,"suffix":""},{"dropping-particle":"","family":"Mehrotra","given":"Sharad","non-dropping-particle":"","parse-names":false,"suffix":""}],"container-title":"Multimedia Systems","id":"ITEM-2","issued":{"date-parts":[["1999"]]},"title":"Constructing table-of-content for videos","type":"article-journal"},"uris":["http://www.mendeley.com/documents/?uuid=e4cc9562-55ca-354c-b253-5945bddea521"]}],"mendeley":{"formattedCitation":"[36], [37]","plainTextFormattedCitation":"[36], [37]","previouslyFormattedCitation":"[36], [37]"},"properties":{"noteIndex":0},"schema":"https://github.com/citation-style-language/schema/raw/master/csl-citation.json"}</w:instrText>
      </w:r>
      <w:r w:rsidR="00141D5A">
        <w:rPr>
          <w:rFonts w:ascii="Arial" w:hAnsi="Arial" w:cs="Arial"/>
          <w:sz w:val="24"/>
          <w:szCs w:val="24"/>
        </w:rPr>
        <w:fldChar w:fldCharType="separate"/>
      </w:r>
      <w:r w:rsidR="00141D5A" w:rsidRPr="00141D5A">
        <w:rPr>
          <w:rFonts w:ascii="Arial" w:hAnsi="Arial" w:cs="Arial"/>
          <w:noProof/>
          <w:sz w:val="24"/>
          <w:szCs w:val="24"/>
        </w:rPr>
        <w:t>[36], [37]</w:t>
      </w:r>
      <w:r w:rsidR="00141D5A">
        <w:rPr>
          <w:rFonts w:ascii="Arial" w:hAnsi="Arial" w:cs="Arial"/>
          <w:sz w:val="24"/>
          <w:szCs w:val="24"/>
        </w:rPr>
        <w:fldChar w:fldCharType="end"/>
      </w:r>
      <w:r w:rsidR="00141D5A">
        <w:rPr>
          <w:rFonts w:ascii="Arial" w:hAnsi="Arial" w:cs="Arial"/>
          <w:sz w:val="24"/>
          <w:szCs w:val="24"/>
        </w:rPr>
        <w:t xml:space="preserve"> also used such shot similarity measures to identify scene change.</w:t>
      </w:r>
      <w:r w:rsidR="00FA2102">
        <w:rPr>
          <w:rFonts w:ascii="Arial" w:hAnsi="Arial" w:cs="Arial"/>
          <w:sz w:val="24"/>
          <w:szCs w:val="24"/>
        </w:rPr>
        <w:t xml:space="preserve"> </w:t>
      </w:r>
      <w:proofErr w:type="spellStart"/>
      <w:r w:rsidR="00FA2102" w:rsidRPr="00FA2102">
        <w:rPr>
          <w:rFonts w:ascii="Arial" w:hAnsi="Arial" w:cs="Arial"/>
          <w:sz w:val="24"/>
          <w:szCs w:val="24"/>
        </w:rPr>
        <w:t>Hanjalic</w:t>
      </w:r>
      <w:proofErr w:type="spellEnd"/>
      <w:r w:rsidR="00FA2102" w:rsidRPr="00FA2102">
        <w:rPr>
          <w:rFonts w:ascii="Arial" w:hAnsi="Arial" w:cs="Arial"/>
          <w:sz w:val="24"/>
          <w:szCs w:val="24"/>
        </w:rPr>
        <w:t xml:space="preserve"> et al</w:t>
      </w:r>
      <w:r w:rsidR="00FA2102">
        <w:rPr>
          <w:rFonts w:ascii="Arial" w:hAnsi="Arial" w:cs="Arial"/>
          <w:sz w:val="24"/>
          <w:szCs w:val="24"/>
        </w:rPr>
        <w:t>.</w:t>
      </w:r>
      <w:r w:rsidR="009D3AFF">
        <w:rPr>
          <w:rFonts w:ascii="Arial" w:hAnsi="Arial" w:cs="Arial"/>
          <w:sz w:val="24"/>
          <w:szCs w:val="24"/>
        </w:rPr>
        <w:t xml:space="preserve"> </w:t>
      </w:r>
      <w:r w:rsidR="009D3AFF">
        <w:rPr>
          <w:rFonts w:ascii="Arial" w:hAnsi="Arial" w:cs="Arial"/>
          <w:sz w:val="24"/>
          <w:szCs w:val="24"/>
        </w:rPr>
        <w:fldChar w:fldCharType="begin" w:fldLock="1"/>
      </w:r>
      <w:r w:rsidR="009D3AFF">
        <w:rPr>
          <w:rFonts w:ascii="Arial" w:hAnsi="Arial" w:cs="Arial"/>
          <w:sz w:val="24"/>
          <w:szCs w:val="24"/>
        </w:rPr>
        <w:instrText>ADDIN CSL_CITATION {"citationItems":[{"id":"ITEM-1","itemData":{"DOI":"10.1109/76.767124","ISSN":"10518215","abstract":"We present a newly developed strategy for automatically segmenting movies into logical story units. A logical story unit can be understood as an approximation of a movie episode, which is a high-level temporal movie segment, characterized either by a single event (dialog, action scene, etc.) or by several events taking place in parallel. Since we consider a whole event and not a single shot to be the most natural retrieval unit for the movie category of video programs, the proposed segmentation is the crucial first step toward a concise and comprehensive content-based movie representation for browsing and retrieval purposes. The automation aspect is becoming increasingly important with the rising amount of information to be processed in video archives of the future. The segmentation process is designed to work on MPEG-DC sequences, where we have taken into account that at least a partial decoding is required for performing content-based operations on MPEG compressed video streams. The proposed technique allows for carrying out the segmentation procedure in a single pass through a video sequence.","author":[{"dropping-particle":"","family":"Hanjalic","given":"Alan","non-dropping-particle":"","parse-names":false,"suffix":""},{"dropping-particle":"","family":"Lagendijk","given":"Reginald L.","non-dropping-particle":"","parse-names":false,"suffix":""},{"dropping-particle":"","family":"Biemond","given":"Jan","non-dropping-particle":"","parse-names":false,"suffix":""}],"container-title":"IEEE Transactions on Circuits and Systems for Video Technology","id":"ITEM-1","issued":{"date-parts":[["1999"]]},"title":"Automated high-level movie segmentation for advanced video-retrieval systems","type":"article-journal"},"uris":["http://www.mendeley.com/documents/?uuid=61abc580-bac0-379a-895e-7efc200dc81d"]}],"mendeley":{"formattedCitation":"[38]","plainTextFormattedCitation":"[38]","previouslyFormattedCitation":"[38]"},"properties":{"noteIndex":0},"schema":"https://github.com/citation-style-language/schema/raw/master/csl-citation.json"}</w:instrText>
      </w:r>
      <w:r w:rsidR="009D3AFF">
        <w:rPr>
          <w:rFonts w:ascii="Arial" w:hAnsi="Arial" w:cs="Arial"/>
          <w:sz w:val="24"/>
          <w:szCs w:val="24"/>
        </w:rPr>
        <w:fldChar w:fldCharType="separate"/>
      </w:r>
      <w:r w:rsidR="009D3AFF" w:rsidRPr="009D3AFF">
        <w:rPr>
          <w:rFonts w:ascii="Arial" w:hAnsi="Arial" w:cs="Arial"/>
          <w:noProof/>
          <w:sz w:val="24"/>
          <w:szCs w:val="24"/>
        </w:rPr>
        <w:t>[38]</w:t>
      </w:r>
      <w:r w:rsidR="009D3AFF">
        <w:rPr>
          <w:rFonts w:ascii="Arial" w:hAnsi="Arial" w:cs="Arial"/>
          <w:sz w:val="24"/>
          <w:szCs w:val="24"/>
        </w:rPr>
        <w:fldChar w:fldCharType="end"/>
      </w:r>
      <w:r w:rsidR="00FA2102">
        <w:rPr>
          <w:rFonts w:ascii="Arial" w:hAnsi="Arial" w:cs="Arial"/>
          <w:sz w:val="24"/>
          <w:szCs w:val="24"/>
        </w:rPr>
        <w:t xml:space="preserve"> used block-based similarity to measure in LUV colour space. Kwon et al.</w:t>
      </w:r>
      <w:r w:rsidR="009D3AFF">
        <w:rPr>
          <w:rFonts w:ascii="Arial" w:hAnsi="Arial" w:cs="Arial"/>
          <w:sz w:val="24"/>
          <w:szCs w:val="24"/>
        </w:rPr>
        <w:t xml:space="preserve"> </w:t>
      </w:r>
      <w:r w:rsidR="009D3AFF">
        <w:rPr>
          <w:rFonts w:ascii="Arial" w:hAnsi="Arial" w:cs="Arial"/>
          <w:sz w:val="24"/>
          <w:szCs w:val="24"/>
        </w:rPr>
        <w:fldChar w:fldCharType="begin" w:fldLock="1"/>
      </w:r>
      <w:r w:rsidR="009D3AFF">
        <w:rPr>
          <w:rFonts w:ascii="Arial" w:hAnsi="Arial" w:cs="Arial"/>
          <w:sz w:val="24"/>
          <w:szCs w:val="24"/>
        </w:rPr>
        <w:instrText>ADDIN CSL_CITATION {"citationItems":[{"id":"ITEM-1","itemData":{"DOI":"10.1109/icme.2000.871475","abstract":"This paper introduces a high level video structuring scheme using both of color and motion features. Until now, the color information is used for the video scene segmentation researches. However, the action movies having rapid motion of objects have characteristics of dynamic changes of color information. In this case, the traditional approach is not so appropriate. To overcome this drawback, a new criterion for video shot similarity using color and motion features is presented and discussed. Then, a new adaptive scene segmentation algorithm is proposed, of which main features include adaptive weighting of color and motion similarity between two shots. Moreover, the improved overlapping links scheme is proposed for reducing the time cost for shot grouping. The proposed scheme is evaluated using movie of Terminator II together with implementing prototype video browsing system using the structured video.","author":[{"dropping-particle":"","family":"Kwon","given":"Y. M.","non-dropping-particle":"","parse-names":false,"suffix":""},{"dropping-particle":"","family":"Song","given":"C. J.","non-dropping-particle":"","parse-names":false,"suffix":""},{"dropping-particle":"","family":"Kim","given":"I. J.","non-dropping-particle":"","parse-names":false,"suffix":""}],"container-title":"IEEE International Conference on Multi-Media and Expo","id":"ITEM-1","issued":{"date-parts":[["2000"]]},"title":"A new approach for high level video structuring","type":"paper-conference"},"uris":["http://www.mendeley.com/documents/?uuid=eac48ab4-ea92-34df-b645-aa353c041661"]}],"mendeley":{"formattedCitation":"[39]","plainTextFormattedCitation":"[39]","previouslyFormattedCitation":"[39]"},"properties":{"noteIndex":0},"schema":"https://github.com/citation-style-language/schema/raw/master/csl-citation.json"}</w:instrText>
      </w:r>
      <w:r w:rsidR="009D3AFF">
        <w:rPr>
          <w:rFonts w:ascii="Arial" w:hAnsi="Arial" w:cs="Arial"/>
          <w:sz w:val="24"/>
          <w:szCs w:val="24"/>
        </w:rPr>
        <w:fldChar w:fldCharType="separate"/>
      </w:r>
      <w:r w:rsidR="009D3AFF" w:rsidRPr="009D3AFF">
        <w:rPr>
          <w:rFonts w:ascii="Arial" w:hAnsi="Arial" w:cs="Arial"/>
          <w:noProof/>
          <w:sz w:val="24"/>
          <w:szCs w:val="24"/>
        </w:rPr>
        <w:t>[39]</w:t>
      </w:r>
      <w:r w:rsidR="009D3AFF">
        <w:rPr>
          <w:rFonts w:ascii="Arial" w:hAnsi="Arial" w:cs="Arial"/>
          <w:sz w:val="24"/>
          <w:szCs w:val="24"/>
        </w:rPr>
        <w:fldChar w:fldCharType="end"/>
      </w:r>
      <w:r w:rsidR="00FA2102">
        <w:rPr>
          <w:rFonts w:ascii="Arial" w:hAnsi="Arial" w:cs="Arial"/>
          <w:sz w:val="24"/>
          <w:szCs w:val="24"/>
        </w:rPr>
        <w:t xml:space="preserve"> used motion-based features and improved overlapping link methods. Zhao et al.</w:t>
      </w:r>
      <w:r w:rsidR="009D3AFF">
        <w:rPr>
          <w:rFonts w:ascii="Arial" w:hAnsi="Arial" w:cs="Arial"/>
          <w:sz w:val="24"/>
          <w:szCs w:val="24"/>
        </w:rPr>
        <w:t xml:space="preserve"> </w:t>
      </w:r>
      <w:r w:rsidR="009D3AFF">
        <w:rPr>
          <w:rFonts w:ascii="Arial" w:hAnsi="Arial" w:cs="Arial"/>
          <w:sz w:val="24"/>
          <w:szCs w:val="24"/>
        </w:rPr>
        <w:fldChar w:fldCharType="begin" w:fldLock="1"/>
      </w:r>
      <w:r w:rsidR="009D3AFF">
        <w:rPr>
          <w:rFonts w:ascii="Arial" w:hAnsi="Arial" w:cs="Arial"/>
          <w:sz w:val="24"/>
          <w:szCs w:val="24"/>
        </w:rPr>
        <w:instrText>ADDIN CSL_CITATION {"citationItems":[{"id":"ITEM-1","itemData":{"DOI":"10.1109/ICME.2001.1237936","ISBN":"0769511988","ISSN":"1945788X","abstract":"For more efficiently organizing, browsing, and retrieving digital video, it is important to extract video structure information at both scene and shot levels. This paper presents an effective approach to video scene segmentation (shot grouping). In our proposed method, we define a new similarity measurement by considering the visual similarity among shots together with the temporal relation condition and use a slide window model to detect scene boundary. The experimental results show that our method produces reasonable detection results.","author":[{"dropping-particle":"","family":"Zhao","given":"Li","non-dropping-particle":"","parse-names":false,"suffix":""},{"dropping-particle":"","family":"Yang","given":"Shi Qiang","non-dropping-particle":"","parse-names":false,"suffix":""},{"dropping-particle":"","family":"Feng","given":"Bo","non-dropping-particle":"","parse-names":false,"suffix":""}],"container-title":"Proceedings - IEEE International Conference on Multimedia and Expo","id":"ITEM-1","issued":{"date-parts":[["2001"]]},"title":"Video scene detection using slide windows method based on temporal constrain shot similarity","type":"paper-conference"},"uris":["http://www.mendeley.com/documents/?uuid=98f0d031-5f58-3bd8-9d15-13396c19610d"]}],"mendeley":{"formattedCitation":"[40]","plainTextFormattedCitation":"[40]","previouslyFormattedCitation":"[40]"},"properties":{"noteIndex":0},"schema":"https://github.com/citation-style-language/schema/raw/master/csl-citation.json"}</w:instrText>
      </w:r>
      <w:r w:rsidR="009D3AFF">
        <w:rPr>
          <w:rFonts w:ascii="Arial" w:hAnsi="Arial" w:cs="Arial"/>
          <w:sz w:val="24"/>
          <w:szCs w:val="24"/>
        </w:rPr>
        <w:fldChar w:fldCharType="separate"/>
      </w:r>
      <w:r w:rsidR="009D3AFF" w:rsidRPr="009D3AFF">
        <w:rPr>
          <w:rFonts w:ascii="Arial" w:hAnsi="Arial" w:cs="Arial"/>
          <w:noProof/>
          <w:sz w:val="24"/>
          <w:szCs w:val="24"/>
        </w:rPr>
        <w:t>[40]</w:t>
      </w:r>
      <w:r w:rsidR="009D3AFF">
        <w:rPr>
          <w:rFonts w:ascii="Arial" w:hAnsi="Arial" w:cs="Arial"/>
          <w:sz w:val="24"/>
          <w:szCs w:val="24"/>
        </w:rPr>
        <w:fldChar w:fldCharType="end"/>
      </w:r>
      <w:r w:rsidR="00FA2102">
        <w:rPr>
          <w:rFonts w:ascii="Arial" w:hAnsi="Arial" w:cs="Arial"/>
          <w:sz w:val="24"/>
          <w:szCs w:val="24"/>
        </w:rPr>
        <w:t xml:space="preserve"> and Cheng and Xu</w:t>
      </w:r>
      <w:r w:rsidR="009D3AFF">
        <w:rPr>
          <w:rFonts w:ascii="Arial" w:hAnsi="Arial" w:cs="Arial"/>
          <w:sz w:val="24"/>
          <w:szCs w:val="24"/>
        </w:rPr>
        <w:t xml:space="preserve"> </w:t>
      </w:r>
      <w:r w:rsidR="009D3AFF">
        <w:rPr>
          <w:rFonts w:ascii="Arial" w:hAnsi="Arial" w:cs="Arial"/>
          <w:sz w:val="24"/>
          <w:szCs w:val="24"/>
        </w:rPr>
        <w:fldChar w:fldCharType="begin" w:fldLock="1"/>
      </w:r>
      <w:r w:rsidR="009D3AFF">
        <w:rPr>
          <w:rFonts w:ascii="Arial" w:hAnsi="Arial" w:cs="Arial"/>
          <w:sz w:val="24"/>
          <w:szCs w:val="24"/>
        </w:rPr>
        <w:instrText>ADDIN CSL_CITATION {"citationItems":[{"id":"ITEM-1","itemData":{"DOI":"10.1109/tencon.2003.1273343","abstract":"It is important to organize the unstructured video data properly for content video analysis and application. Existing shot-based video analysis can not get good performance for effective browsing and retrieval because shots are too numerous to handle and can not convey meaningful semantics. The video scene is a meaningful and high-level semantic video unit. In this paper, we present a simple and quick approach of generating video scene structure. We segment the video into shots with the improved twin-comparison method. Shots are grouped into shot clusters using a method of sliding shots window, which can reduce much computation efforts and time. A function of correlations between shot clusters is defined to analysis the correlations of them and to construct the video scene structure. Experimental results show it is an effective method.","author":[{"dropping-particle":"","family":"Cheng","given":"Wengang","non-dropping-particle":"","parse-names":false,"suffix":""},{"dropping-particle":"","family":"Xu","given":"De","non-dropping-particle":"","parse-names":false,"suffix":""}],"container-title":"IEEE Region 10 Annual International Conference, Proceedings/TENCON","id":"ITEM-1","issued":{"date-parts":[["2003"]]},"title":"A novel approach of generating video scene structure","type":"paper-conference"},"uris":["http://www.mendeley.com/documents/?uuid=c19a711e-81e3-33ed-a6ce-3817c5df4608"]}],"mendeley":{"formattedCitation":"[41]","plainTextFormattedCitation":"[41]","previouslyFormattedCitation":"[41]"},"properties":{"noteIndex":0},"schema":"https://github.com/citation-style-language/schema/raw/master/csl-citation.json"}</w:instrText>
      </w:r>
      <w:r w:rsidR="009D3AFF">
        <w:rPr>
          <w:rFonts w:ascii="Arial" w:hAnsi="Arial" w:cs="Arial"/>
          <w:sz w:val="24"/>
          <w:szCs w:val="24"/>
        </w:rPr>
        <w:fldChar w:fldCharType="separate"/>
      </w:r>
      <w:r w:rsidR="009D3AFF" w:rsidRPr="009D3AFF">
        <w:rPr>
          <w:rFonts w:ascii="Arial" w:hAnsi="Arial" w:cs="Arial"/>
          <w:noProof/>
          <w:sz w:val="24"/>
          <w:szCs w:val="24"/>
        </w:rPr>
        <w:t>[41]</w:t>
      </w:r>
      <w:r w:rsidR="009D3AFF">
        <w:rPr>
          <w:rFonts w:ascii="Arial" w:hAnsi="Arial" w:cs="Arial"/>
          <w:sz w:val="24"/>
          <w:szCs w:val="24"/>
        </w:rPr>
        <w:fldChar w:fldCharType="end"/>
      </w:r>
      <w:r w:rsidR="00FA2102">
        <w:rPr>
          <w:rFonts w:ascii="Arial" w:hAnsi="Arial" w:cs="Arial"/>
          <w:sz w:val="24"/>
          <w:szCs w:val="24"/>
        </w:rPr>
        <w:t xml:space="preserve"> considered temporal distance between the two shots. Wang et al.</w:t>
      </w:r>
      <w:r w:rsidR="009D3AFF">
        <w:rPr>
          <w:rFonts w:ascii="Arial" w:hAnsi="Arial" w:cs="Arial"/>
          <w:sz w:val="24"/>
          <w:szCs w:val="24"/>
        </w:rPr>
        <w:t xml:space="preserve"> </w:t>
      </w:r>
      <w:r w:rsidR="009D3AFF">
        <w:rPr>
          <w:rFonts w:ascii="Arial" w:hAnsi="Arial" w:cs="Arial"/>
          <w:sz w:val="24"/>
          <w:szCs w:val="24"/>
        </w:rPr>
        <w:fldChar w:fldCharType="begin" w:fldLock="1"/>
      </w:r>
      <w:r w:rsidR="009D3AFF">
        <w:rPr>
          <w:rFonts w:ascii="Arial" w:hAnsi="Arial" w:cs="Arial"/>
          <w:sz w:val="24"/>
          <w:szCs w:val="24"/>
        </w:rPr>
        <w:instrText>ADDIN CSL_CITATION {"citationItems":[{"id":"ITEM-1","itemData":{"DOI":"10.1109/cisw.2007.4425486","ISBN":"0769530737","abstract":"A scene segmentation method utilizing both visual features and motion features of video is presented in this paper. Not only the visual similarity but also the motion consistency of shots within a scene is considered in clustering shots into scenes. In addition, a method to merge the over-segmented scenes is presented also. And the experimental results show the effectiveness of the proposed algorithms. © 2007 IEEE.","author":[{"dropping-particle":"","family":"Wang","given":"Xuejun","non-dropping-particle":"","parse-names":false,"suffix":""},{"dropping-particle":"","family":"Wang","given":"Shigang","non-dropping-particle":"","parse-names":false,"suffix":""},{"dropping-particle":"","family":"Chen","given":"Hexin","non-dropping-particle":"","parse-names":false,"suffix":""},{"dropping-particle":"","family":"Gabbouj","given":"Moncef","non-dropping-particle":"","parse-names":false,"suffix":""}],"container-title":"Proceedings - CIS Workshops 2007, 2007 International Conference on Computational Intelligence and Security Workshops","id":"ITEM-1","issued":{"date-parts":[["2007"]]},"title":"A shot clustering based algorithm for scene segmentation","type":"paper-conference"},"uris":["http://www.mendeley.com/documents/?uuid=1a0ede93-2654-3cdc-9061-faa261d34727"]}],"mendeley":{"formattedCitation":"[42]","plainTextFormattedCitation":"[42]","previouslyFormattedCitation":"[42]"},"properties":{"noteIndex":0},"schema":"https://github.com/citation-style-language/schema/raw/master/csl-citation.json"}</w:instrText>
      </w:r>
      <w:r w:rsidR="009D3AFF">
        <w:rPr>
          <w:rFonts w:ascii="Arial" w:hAnsi="Arial" w:cs="Arial"/>
          <w:sz w:val="24"/>
          <w:szCs w:val="24"/>
        </w:rPr>
        <w:fldChar w:fldCharType="separate"/>
      </w:r>
      <w:r w:rsidR="009D3AFF" w:rsidRPr="009D3AFF">
        <w:rPr>
          <w:rFonts w:ascii="Arial" w:hAnsi="Arial" w:cs="Arial"/>
          <w:noProof/>
          <w:sz w:val="24"/>
          <w:szCs w:val="24"/>
        </w:rPr>
        <w:t>[42]</w:t>
      </w:r>
      <w:r w:rsidR="009D3AFF">
        <w:rPr>
          <w:rFonts w:ascii="Arial" w:hAnsi="Arial" w:cs="Arial"/>
          <w:sz w:val="24"/>
          <w:szCs w:val="24"/>
        </w:rPr>
        <w:fldChar w:fldCharType="end"/>
      </w:r>
      <w:r w:rsidR="00FA2102">
        <w:rPr>
          <w:rFonts w:ascii="Arial" w:hAnsi="Arial" w:cs="Arial"/>
          <w:sz w:val="24"/>
          <w:szCs w:val="24"/>
        </w:rPr>
        <w:t xml:space="preserve"> introduced overlapping link method that uses </w:t>
      </w:r>
      <w:r w:rsidR="00FA2102">
        <w:rPr>
          <w:rFonts w:ascii="Arial" w:hAnsi="Arial" w:cs="Arial"/>
          <w:sz w:val="24"/>
          <w:szCs w:val="24"/>
        </w:rPr>
        <w:lastRenderedPageBreak/>
        <w:t xml:space="preserve">forward and backward search. Such scene </w:t>
      </w:r>
      <w:r w:rsidR="009D3AFF">
        <w:rPr>
          <w:rFonts w:ascii="Arial" w:hAnsi="Arial" w:cs="Arial"/>
          <w:sz w:val="24"/>
          <w:szCs w:val="24"/>
        </w:rPr>
        <w:t>changes detection</w:t>
      </w:r>
      <w:r w:rsidR="00FA2102">
        <w:rPr>
          <w:rFonts w:ascii="Arial" w:hAnsi="Arial" w:cs="Arial"/>
          <w:sz w:val="24"/>
          <w:szCs w:val="24"/>
        </w:rPr>
        <w:t xml:space="preserve"> methodologies work well for our implementation as there is limited image data available.</w:t>
      </w:r>
    </w:p>
    <w:p w14:paraId="3594CAC7" w14:textId="28340451" w:rsidR="009D3AFF" w:rsidRDefault="009D3AFF" w:rsidP="00916016">
      <w:pPr>
        <w:spacing w:line="360" w:lineRule="auto"/>
        <w:jc w:val="both"/>
        <w:rPr>
          <w:rFonts w:ascii="Arial" w:hAnsi="Arial" w:cs="Arial"/>
          <w:sz w:val="24"/>
          <w:szCs w:val="24"/>
        </w:rPr>
      </w:pPr>
    </w:p>
    <w:p w14:paraId="13F8680A" w14:textId="5B35B6C5"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9D3AFF">
        <w:rPr>
          <w:rFonts w:ascii="Arial" w:hAnsi="Arial" w:cs="Arial"/>
          <w:noProof/>
          <w:sz w:val="24"/>
          <w:szCs w:val="24"/>
        </w:rPr>
        <w:t>[1]</w:t>
      </w:r>
      <w:r w:rsidRPr="009D3AFF">
        <w:rPr>
          <w:rFonts w:ascii="Arial" w:hAnsi="Arial" w:cs="Arial"/>
          <w:noProof/>
          <w:sz w:val="24"/>
          <w:szCs w:val="24"/>
        </w:rPr>
        <w:tab/>
        <w:t xml:space="preserve">J. P. Bigham </w:t>
      </w:r>
      <w:r w:rsidRPr="009D3AFF">
        <w:rPr>
          <w:rFonts w:ascii="Arial" w:hAnsi="Arial" w:cs="Arial"/>
          <w:i/>
          <w:iCs/>
          <w:noProof/>
          <w:sz w:val="24"/>
          <w:szCs w:val="24"/>
        </w:rPr>
        <w:t>et al.</w:t>
      </w:r>
      <w:r w:rsidRPr="009D3AFF">
        <w:rPr>
          <w:rFonts w:ascii="Arial" w:hAnsi="Arial" w:cs="Arial"/>
          <w:noProof/>
          <w:sz w:val="24"/>
          <w:szCs w:val="24"/>
        </w:rPr>
        <w:t xml:space="preserve">, “VizWiz: Nearly real-time answers to visual questions,” in </w:t>
      </w:r>
      <w:r w:rsidRPr="009D3AFF">
        <w:rPr>
          <w:rFonts w:ascii="Arial" w:hAnsi="Arial" w:cs="Arial"/>
          <w:i/>
          <w:iCs/>
          <w:noProof/>
          <w:sz w:val="24"/>
          <w:szCs w:val="24"/>
        </w:rPr>
        <w:t>UIST 2010 - 23rd ACM Symposium on User Interface Software and Technology</w:t>
      </w:r>
      <w:r w:rsidRPr="009D3AFF">
        <w:rPr>
          <w:rFonts w:ascii="Arial" w:hAnsi="Arial" w:cs="Arial"/>
          <w:noProof/>
          <w:sz w:val="24"/>
          <w:szCs w:val="24"/>
        </w:rPr>
        <w:t>, 2010.</w:t>
      </w:r>
    </w:p>
    <w:p w14:paraId="3BBC02A4"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w:t>
      </w:r>
      <w:r w:rsidRPr="009D3AFF">
        <w:rPr>
          <w:rFonts w:ascii="Arial" w:hAnsi="Arial" w:cs="Arial"/>
          <w:noProof/>
          <w:sz w:val="24"/>
          <w:szCs w:val="24"/>
        </w:rPr>
        <w:tab/>
        <w:t xml:space="preserve">W. S. Lasecki, P. Thiha, Y. Zhong, E. Brady, and J. P. Bigham, “Answering visual questions with conversational crowd assistants,” in </w:t>
      </w:r>
      <w:r w:rsidRPr="009D3AFF">
        <w:rPr>
          <w:rFonts w:ascii="Arial" w:hAnsi="Arial" w:cs="Arial"/>
          <w:i/>
          <w:iCs/>
          <w:noProof/>
          <w:sz w:val="24"/>
          <w:szCs w:val="24"/>
        </w:rPr>
        <w:t>Proceedings of the 15th International ACM SIGACCESS Conference on Computers and Accessibility, ASSETS 2013</w:t>
      </w:r>
      <w:r w:rsidRPr="009D3AFF">
        <w:rPr>
          <w:rFonts w:ascii="Arial" w:hAnsi="Arial" w:cs="Arial"/>
          <w:noProof/>
          <w:sz w:val="24"/>
          <w:szCs w:val="24"/>
        </w:rPr>
        <w:t>, 2013.</w:t>
      </w:r>
    </w:p>
    <w:p w14:paraId="36BE15D9"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w:t>
      </w:r>
      <w:r w:rsidRPr="009D3AFF">
        <w:rPr>
          <w:rFonts w:ascii="Arial" w:hAnsi="Arial" w:cs="Arial"/>
          <w:noProof/>
          <w:sz w:val="24"/>
          <w:szCs w:val="24"/>
        </w:rPr>
        <w:tab/>
        <w:t xml:space="preserve">J. P. Bigham, C. Jayant, A. Miller, B. White, and T. Yeh, “VizWiz::LocateIt - Enabling blind people to locate objects in their environment,” in </w:t>
      </w:r>
      <w:r w:rsidRPr="009D3AFF">
        <w:rPr>
          <w:rFonts w:ascii="Arial" w:hAnsi="Arial" w:cs="Arial"/>
          <w:i/>
          <w:iCs/>
          <w:noProof/>
          <w:sz w:val="24"/>
          <w:szCs w:val="24"/>
        </w:rPr>
        <w:t>2010 IEEE Computer Society Conference on Computer Vision and Pattern Recognition - Workshops, CVPRW 2010</w:t>
      </w:r>
      <w:r w:rsidRPr="009D3AFF">
        <w:rPr>
          <w:rFonts w:ascii="Arial" w:hAnsi="Arial" w:cs="Arial"/>
          <w:noProof/>
          <w:sz w:val="24"/>
          <w:szCs w:val="24"/>
        </w:rPr>
        <w:t>, 2010.</w:t>
      </w:r>
    </w:p>
    <w:p w14:paraId="3558F3E9"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4]</w:t>
      </w:r>
      <w:r w:rsidRPr="009D3AFF">
        <w:rPr>
          <w:rFonts w:ascii="Arial" w:hAnsi="Arial" w:cs="Arial"/>
          <w:noProof/>
          <w:sz w:val="24"/>
          <w:szCs w:val="24"/>
        </w:rPr>
        <w:tab/>
        <w:t xml:space="preserve">D. Gurari </w:t>
      </w:r>
      <w:r w:rsidRPr="009D3AFF">
        <w:rPr>
          <w:rFonts w:ascii="Arial" w:hAnsi="Arial" w:cs="Arial"/>
          <w:i/>
          <w:iCs/>
          <w:noProof/>
          <w:sz w:val="24"/>
          <w:szCs w:val="24"/>
        </w:rPr>
        <w:t>et al.</w:t>
      </w:r>
      <w:r w:rsidRPr="009D3AFF">
        <w:rPr>
          <w:rFonts w:ascii="Arial" w:hAnsi="Arial" w:cs="Arial"/>
          <w:noProof/>
          <w:sz w:val="24"/>
          <w:szCs w:val="24"/>
        </w:rPr>
        <w:t xml:space="preserve">, “VizWiz Grand Challenge: Answering Visual Questions from </w:t>
      </w:r>
      <w:bookmarkStart w:id="0" w:name="_GoBack"/>
      <w:bookmarkEnd w:id="0"/>
      <w:r w:rsidRPr="009D3AFF">
        <w:rPr>
          <w:rFonts w:ascii="Arial" w:hAnsi="Arial" w:cs="Arial"/>
          <w:noProof/>
          <w:sz w:val="24"/>
          <w:szCs w:val="24"/>
        </w:rPr>
        <w:t xml:space="preserve">Blind People,” in </w:t>
      </w:r>
      <w:r w:rsidRPr="009D3AFF">
        <w:rPr>
          <w:rFonts w:ascii="Arial" w:hAnsi="Arial" w:cs="Arial"/>
          <w:i/>
          <w:iCs/>
          <w:noProof/>
          <w:sz w:val="24"/>
          <w:szCs w:val="24"/>
        </w:rPr>
        <w:t>Proceedings of the IEEE Computer Society Conference on Computer Vision and Pattern Recognition</w:t>
      </w:r>
      <w:r w:rsidRPr="009D3AFF">
        <w:rPr>
          <w:rFonts w:ascii="Arial" w:hAnsi="Arial" w:cs="Arial"/>
          <w:noProof/>
          <w:sz w:val="24"/>
          <w:szCs w:val="24"/>
        </w:rPr>
        <w:t>, 2018.</w:t>
      </w:r>
    </w:p>
    <w:p w14:paraId="3091EF76"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5]</w:t>
      </w:r>
      <w:r w:rsidRPr="009D3AFF">
        <w:rPr>
          <w:rFonts w:ascii="Arial" w:hAnsi="Arial" w:cs="Arial"/>
          <w:noProof/>
          <w:sz w:val="24"/>
          <w:szCs w:val="24"/>
        </w:rPr>
        <w:tab/>
        <w:t xml:space="preserve">T. Y. Lin </w:t>
      </w:r>
      <w:r w:rsidRPr="009D3AFF">
        <w:rPr>
          <w:rFonts w:ascii="Arial" w:hAnsi="Arial" w:cs="Arial"/>
          <w:i/>
          <w:iCs/>
          <w:noProof/>
          <w:sz w:val="24"/>
          <w:szCs w:val="24"/>
        </w:rPr>
        <w:t>et al.</w:t>
      </w:r>
      <w:r w:rsidRPr="009D3AFF">
        <w:rPr>
          <w:rFonts w:ascii="Arial" w:hAnsi="Arial" w:cs="Arial"/>
          <w:noProof/>
          <w:sz w:val="24"/>
          <w:szCs w:val="24"/>
        </w:rPr>
        <w:t xml:space="preserve">, “Microsoft COCO: Common objects in context,” in </w:t>
      </w:r>
      <w:r w:rsidRPr="009D3AFF">
        <w:rPr>
          <w:rFonts w:ascii="Arial" w:hAnsi="Arial" w:cs="Arial"/>
          <w:i/>
          <w:iCs/>
          <w:noProof/>
          <w:sz w:val="24"/>
          <w:szCs w:val="24"/>
        </w:rPr>
        <w:t>Lecture Notes in Computer Science (including subseries Lecture Notes in Artificial Intelligence and Lecture Notes in Bioinformatics)</w:t>
      </w:r>
      <w:r w:rsidRPr="009D3AFF">
        <w:rPr>
          <w:rFonts w:ascii="Arial" w:hAnsi="Arial" w:cs="Arial"/>
          <w:noProof/>
          <w:sz w:val="24"/>
          <w:szCs w:val="24"/>
        </w:rPr>
        <w:t>, 2014.</w:t>
      </w:r>
    </w:p>
    <w:p w14:paraId="699C5616"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6]</w:t>
      </w:r>
      <w:r w:rsidRPr="009D3AFF">
        <w:rPr>
          <w:rFonts w:ascii="Arial" w:hAnsi="Arial" w:cs="Arial"/>
          <w:noProof/>
          <w:sz w:val="24"/>
          <w:szCs w:val="24"/>
        </w:rPr>
        <w:tab/>
        <w:t xml:space="preserve">J. Xiao, J. Hays, K. A. Ehinger, A. Oliva, and A. Torralba, “SUN database: Large-scale scene recognition from abbey to zoo,” in </w:t>
      </w:r>
      <w:r w:rsidRPr="009D3AFF">
        <w:rPr>
          <w:rFonts w:ascii="Arial" w:hAnsi="Arial" w:cs="Arial"/>
          <w:i/>
          <w:iCs/>
          <w:noProof/>
          <w:sz w:val="24"/>
          <w:szCs w:val="24"/>
        </w:rPr>
        <w:t>Proceedings of the IEEE Computer Society Conference on Computer Vision and Pattern Recognition</w:t>
      </w:r>
      <w:r w:rsidRPr="009D3AFF">
        <w:rPr>
          <w:rFonts w:ascii="Arial" w:hAnsi="Arial" w:cs="Arial"/>
          <w:noProof/>
          <w:sz w:val="24"/>
          <w:szCs w:val="24"/>
        </w:rPr>
        <w:t>, 2010.</w:t>
      </w:r>
    </w:p>
    <w:p w14:paraId="2D9F6A20"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7]</w:t>
      </w:r>
      <w:r w:rsidRPr="009D3AFF">
        <w:rPr>
          <w:rFonts w:ascii="Arial" w:hAnsi="Arial" w:cs="Arial"/>
          <w:noProof/>
          <w:sz w:val="24"/>
          <w:szCs w:val="24"/>
        </w:rPr>
        <w:tab/>
        <w:t xml:space="preserve">G. Patterson and J. Hays, “SUN attribute database: Discovering, annotating, and recognizing scene attributes,” in </w:t>
      </w:r>
      <w:r w:rsidRPr="009D3AFF">
        <w:rPr>
          <w:rFonts w:ascii="Arial" w:hAnsi="Arial" w:cs="Arial"/>
          <w:i/>
          <w:iCs/>
          <w:noProof/>
          <w:sz w:val="24"/>
          <w:szCs w:val="24"/>
        </w:rPr>
        <w:t>Proceedings of the IEEE Computer Society Conference on Computer Vision and Pattern Recognition</w:t>
      </w:r>
      <w:r w:rsidRPr="009D3AFF">
        <w:rPr>
          <w:rFonts w:ascii="Arial" w:hAnsi="Arial" w:cs="Arial"/>
          <w:noProof/>
          <w:sz w:val="24"/>
          <w:szCs w:val="24"/>
        </w:rPr>
        <w:t>, 2012.</w:t>
      </w:r>
    </w:p>
    <w:p w14:paraId="57B72930"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8]</w:t>
      </w:r>
      <w:r w:rsidRPr="009D3AFF">
        <w:rPr>
          <w:rFonts w:ascii="Arial" w:hAnsi="Arial" w:cs="Arial"/>
          <w:noProof/>
          <w:sz w:val="24"/>
          <w:szCs w:val="24"/>
        </w:rPr>
        <w:tab/>
        <w:t xml:space="preserve">O. Russakovsky </w:t>
      </w:r>
      <w:r w:rsidRPr="009D3AFF">
        <w:rPr>
          <w:rFonts w:ascii="Arial" w:hAnsi="Arial" w:cs="Arial"/>
          <w:i/>
          <w:iCs/>
          <w:noProof/>
          <w:sz w:val="24"/>
          <w:szCs w:val="24"/>
        </w:rPr>
        <w:t>et al.</w:t>
      </w:r>
      <w:r w:rsidRPr="009D3AFF">
        <w:rPr>
          <w:rFonts w:ascii="Arial" w:hAnsi="Arial" w:cs="Arial"/>
          <w:noProof/>
          <w:sz w:val="24"/>
          <w:szCs w:val="24"/>
        </w:rPr>
        <w:t xml:space="preserve">, “ImageNet Large Scale Visual Recognition Challenge,” </w:t>
      </w:r>
      <w:r w:rsidRPr="009D3AFF">
        <w:rPr>
          <w:rFonts w:ascii="Arial" w:hAnsi="Arial" w:cs="Arial"/>
          <w:i/>
          <w:iCs/>
          <w:noProof/>
          <w:sz w:val="24"/>
          <w:szCs w:val="24"/>
        </w:rPr>
        <w:t>Int. J. Comput. Vis.</w:t>
      </w:r>
      <w:r w:rsidRPr="009D3AFF">
        <w:rPr>
          <w:rFonts w:ascii="Arial" w:hAnsi="Arial" w:cs="Arial"/>
          <w:noProof/>
          <w:sz w:val="24"/>
          <w:szCs w:val="24"/>
        </w:rPr>
        <w:t>, 2015.</w:t>
      </w:r>
    </w:p>
    <w:p w14:paraId="28B3EEEE"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9]</w:t>
      </w:r>
      <w:r w:rsidRPr="009D3AFF">
        <w:rPr>
          <w:rFonts w:ascii="Arial" w:hAnsi="Arial" w:cs="Arial"/>
          <w:noProof/>
          <w:sz w:val="24"/>
          <w:szCs w:val="24"/>
        </w:rPr>
        <w:tab/>
        <w:t xml:space="preserve">S. Antol </w:t>
      </w:r>
      <w:r w:rsidRPr="009D3AFF">
        <w:rPr>
          <w:rFonts w:ascii="Arial" w:hAnsi="Arial" w:cs="Arial"/>
          <w:i/>
          <w:iCs/>
          <w:noProof/>
          <w:sz w:val="24"/>
          <w:szCs w:val="24"/>
        </w:rPr>
        <w:t>et al.</w:t>
      </w:r>
      <w:r w:rsidRPr="009D3AFF">
        <w:rPr>
          <w:rFonts w:ascii="Arial" w:hAnsi="Arial" w:cs="Arial"/>
          <w:noProof/>
          <w:sz w:val="24"/>
          <w:szCs w:val="24"/>
        </w:rPr>
        <w:t xml:space="preserve">, “VQA: Visual question answering,” in </w:t>
      </w:r>
      <w:r w:rsidRPr="009D3AFF">
        <w:rPr>
          <w:rFonts w:ascii="Arial" w:hAnsi="Arial" w:cs="Arial"/>
          <w:i/>
          <w:iCs/>
          <w:noProof/>
          <w:sz w:val="24"/>
          <w:szCs w:val="24"/>
        </w:rPr>
        <w:t xml:space="preserve">Proceedings of the IEEE </w:t>
      </w:r>
      <w:r w:rsidRPr="009D3AFF">
        <w:rPr>
          <w:rFonts w:ascii="Arial" w:hAnsi="Arial" w:cs="Arial"/>
          <w:i/>
          <w:iCs/>
          <w:noProof/>
          <w:sz w:val="24"/>
          <w:szCs w:val="24"/>
        </w:rPr>
        <w:lastRenderedPageBreak/>
        <w:t>International Conference on Computer Vision</w:t>
      </w:r>
      <w:r w:rsidRPr="009D3AFF">
        <w:rPr>
          <w:rFonts w:ascii="Arial" w:hAnsi="Arial" w:cs="Arial"/>
          <w:noProof/>
          <w:sz w:val="24"/>
          <w:szCs w:val="24"/>
        </w:rPr>
        <w:t>, 2015.</w:t>
      </w:r>
    </w:p>
    <w:p w14:paraId="19E1E7CC"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0]</w:t>
      </w:r>
      <w:r w:rsidRPr="009D3AFF">
        <w:rPr>
          <w:rFonts w:ascii="Arial" w:hAnsi="Arial" w:cs="Arial"/>
          <w:noProof/>
          <w:sz w:val="24"/>
          <w:szCs w:val="24"/>
        </w:rPr>
        <w:tab/>
        <w:t xml:space="preserve">J. Andreas, M. Rohrbach, T. Darrell, and D. Klein, “Neural module networks,” in </w:t>
      </w:r>
      <w:r w:rsidRPr="009D3AFF">
        <w:rPr>
          <w:rFonts w:ascii="Arial" w:hAnsi="Arial" w:cs="Arial"/>
          <w:i/>
          <w:iCs/>
          <w:noProof/>
          <w:sz w:val="24"/>
          <w:szCs w:val="24"/>
        </w:rPr>
        <w:t>Proceedings of the IEEE Computer Society Conference on Computer Vision and Pattern Recognition</w:t>
      </w:r>
      <w:r w:rsidRPr="009D3AFF">
        <w:rPr>
          <w:rFonts w:ascii="Arial" w:hAnsi="Arial" w:cs="Arial"/>
          <w:noProof/>
          <w:sz w:val="24"/>
          <w:szCs w:val="24"/>
        </w:rPr>
        <w:t>, 2016.</w:t>
      </w:r>
    </w:p>
    <w:p w14:paraId="0A862D97"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1]</w:t>
      </w:r>
      <w:r w:rsidRPr="009D3AFF">
        <w:rPr>
          <w:rFonts w:ascii="Arial" w:hAnsi="Arial" w:cs="Arial"/>
          <w:noProof/>
          <w:sz w:val="24"/>
          <w:szCs w:val="24"/>
        </w:rPr>
        <w:tab/>
        <w:t xml:space="preserve">J. Johnson, L. Fei-Fei, B. Hariharan, C. L. Zitnick, L. Van Der Maaten, and R. Girshick, “CLEVR: A diagnostic dataset for compositional language and elementary visual reasoning,” in </w:t>
      </w:r>
      <w:r w:rsidRPr="009D3AFF">
        <w:rPr>
          <w:rFonts w:ascii="Arial" w:hAnsi="Arial" w:cs="Arial"/>
          <w:i/>
          <w:iCs/>
          <w:noProof/>
          <w:sz w:val="24"/>
          <w:szCs w:val="24"/>
        </w:rPr>
        <w:t>Proceedings - 30th IEEE Conference on Computer Vision and Pattern Recognition, CVPR 2017</w:t>
      </w:r>
      <w:r w:rsidRPr="009D3AFF">
        <w:rPr>
          <w:rFonts w:ascii="Arial" w:hAnsi="Arial" w:cs="Arial"/>
          <w:noProof/>
          <w:sz w:val="24"/>
          <w:szCs w:val="24"/>
        </w:rPr>
        <w:t>, 2017.</w:t>
      </w:r>
    </w:p>
    <w:p w14:paraId="588FC156"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2]</w:t>
      </w:r>
      <w:r w:rsidRPr="009D3AFF">
        <w:rPr>
          <w:rFonts w:ascii="Arial" w:hAnsi="Arial" w:cs="Arial"/>
          <w:noProof/>
          <w:sz w:val="24"/>
          <w:szCs w:val="24"/>
        </w:rPr>
        <w:tab/>
        <w:t xml:space="preserve">A. Farhadi </w:t>
      </w:r>
      <w:r w:rsidRPr="009D3AFF">
        <w:rPr>
          <w:rFonts w:ascii="Arial" w:hAnsi="Arial" w:cs="Arial"/>
          <w:i/>
          <w:iCs/>
          <w:noProof/>
          <w:sz w:val="24"/>
          <w:szCs w:val="24"/>
        </w:rPr>
        <w:t>et al.</w:t>
      </w:r>
      <w:r w:rsidRPr="009D3AFF">
        <w:rPr>
          <w:rFonts w:ascii="Arial" w:hAnsi="Arial" w:cs="Arial"/>
          <w:noProof/>
          <w:sz w:val="24"/>
          <w:szCs w:val="24"/>
        </w:rPr>
        <w:t xml:space="preserve">, “Every picture tells a story: Generating sentences from images,” in </w:t>
      </w:r>
      <w:r w:rsidRPr="009D3AFF">
        <w:rPr>
          <w:rFonts w:ascii="Arial" w:hAnsi="Arial" w:cs="Arial"/>
          <w:i/>
          <w:iCs/>
          <w:noProof/>
          <w:sz w:val="24"/>
          <w:szCs w:val="24"/>
        </w:rPr>
        <w:t>Lecture Notes in Computer Science (including subseries Lecture Notes in Artificial Intelligence and Lecture Notes in Bioinformatics)</w:t>
      </w:r>
      <w:r w:rsidRPr="009D3AFF">
        <w:rPr>
          <w:rFonts w:ascii="Arial" w:hAnsi="Arial" w:cs="Arial"/>
          <w:noProof/>
          <w:sz w:val="24"/>
          <w:szCs w:val="24"/>
        </w:rPr>
        <w:t>, 2010.</w:t>
      </w:r>
    </w:p>
    <w:p w14:paraId="1DF8E506"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3]</w:t>
      </w:r>
      <w:r w:rsidRPr="009D3AFF">
        <w:rPr>
          <w:rFonts w:ascii="Arial" w:hAnsi="Arial" w:cs="Arial"/>
          <w:noProof/>
          <w:sz w:val="24"/>
          <w:szCs w:val="24"/>
        </w:rPr>
        <w:tab/>
        <w:t xml:space="preserve">G. Kulkarni </w:t>
      </w:r>
      <w:r w:rsidRPr="009D3AFF">
        <w:rPr>
          <w:rFonts w:ascii="Arial" w:hAnsi="Arial" w:cs="Arial"/>
          <w:i/>
          <w:iCs/>
          <w:noProof/>
          <w:sz w:val="24"/>
          <w:szCs w:val="24"/>
        </w:rPr>
        <w:t>et al.</w:t>
      </w:r>
      <w:r w:rsidRPr="009D3AFF">
        <w:rPr>
          <w:rFonts w:ascii="Arial" w:hAnsi="Arial" w:cs="Arial"/>
          <w:noProof/>
          <w:sz w:val="24"/>
          <w:szCs w:val="24"/>
        </w:rPr>
        <w:t xml:space="preserve">, “Baby talk: Understanding and generating simple image descriptions,” </w:t>
      </w:r>
      <w:r w:rsidRPr="009D3AFF">
        <w:rPr>
          <w:rFonts w:ascii="Arial" w:hAnsi="Arial" w:cs="Arial"/>
          <w:i/>
          <w:iCs/>
          <w:noProof/>
          <w:sz w:val="24"/>
          <w:szCs w:val="24"/>
        </w:rPr>
        <w:t>IEEE Trans. Pattern Anal. Mach. Intell.</w:t>
      </w:r>
      <w:r w:rsidRPr="009D3AFF">
        <w:rPr>
          <w:rFonts w:ascii="Arial" w:hAnsi="Arial" w:cs="Arial"/>
          <w:noProof/>
          <w:sz w:val="24"/>
          <w:szCs w:val="24"/>
        </w:rPr>
        <w:t>, 2013.</w:t>
      </w:r>
    </w:p>
    <w:p w14:paraId="7076D66B"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4]</w:t>
      </w:r>
      <w:r w:rsidRPr="009D3AFF">
        <w:rPr>
          <w:rFonts w:ascii="Arial" w:hAnsi="Arial" w:cs="Arial"/>
          <w:noProof/>
          <w:sz w:val="24"/>
          <w:szCs w:val="24"/>
        </w:rPr>
        <w:tab/>
        <w:t xml:space="preserve">M. Mitchell </w:t>
      </w:r>
      <w:r w:rsidRPr="009D3AFF">
        <w:rPr>
          <w:rFonts w:ascii="Arial" w:hAnsi="Arial" w:cs="Arial"/>
          <w:i/>
          <w:iCs/>
          <w:noProof/>
          <w:sz w:val="24"/>
          <w:szCs w:val="24"/>
        </w:rPr>
        <w:t>et al.</w:t>
      </w:r>
      <w:r w:rsidRPr="009D3AFF">
        <w:rPr>
          <w:rFonts w:ascii="Arial" w:hAnsi="Arial" w:cs="Arial"/>
          <w:noProof/>
          <w:sz w:val="24"/>
          <w:szCs w:val="24"/>
        </w:rPr>
        <w:t xml:space="preserve">, “Midge: Generating image descriptions from computer vision detections,” in </w:t>
      </w:r>
      <w:r w:rsidRPr="009D3AFF">
        <w:rPr>
          <w:rFonts w:ascii="Arial" w:hAnsi="Arial" w:cs="Arial"/>
          <w:i/>
          <w:iCs/>
          <w:noProof/>
          <w:sz w:val="24"/>
          <w:szCs w:val="24"/>
        </w:rPr>
        <w:t>EACL 2012 - 13th Conference of the European Chapter of the Association for Computational Linguistics, Proceedings</w:t>
      </w:r>
      <w:r w:rsidRPr="009D3AFF">
        <w:rPr>
          <w:rFonts w:ascii="Arial" w:hAnsi="Arial" w:cs="Arial"/>
          <w:noProof/>
          <w:sz w:val="24"/>
          <w:szCs w:val="24"/>
        </w:rPr>
        <w:t>, 2012.</w:t>
      </w:r>
    </w:p>
    <w:p w14:paraId="1A0CAC67"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5]</w:t>
      </w:r>
      <w:r w:rsidRPr="009D3AFF">
        <w:rPr>
          <w:rFonts w:ascii="Arial" w:hAnsi="Arial" w:cs="Arial"/>
          <w:noProof/>
          <w:sz w:val="24"/>
          <w:szCs w:val="24"/>
        </w:rPr>
        <w:tab/>
        <w:t xml:space="preserve">P. Kuznetsova, V. Ordonez, A. C. Berg, T. L. Berg, and Y. Choi, “Collective generation of natural image descriptions,” in </w:t>
      </w:r>
      <w:r w:rsidRPr="009D3AFF">
        <w:rPr>
          <w:rFonts w:ascii="Arial" w:hAnsi="Arial" w:cs="Arial"/>
          <w:i/>
          <w:iCs/>
          <w:noProof/>
          <w:sz w:val="24"/>
          <w:szCs w:val="24"/>
        </w:rPr>
        <w:t>50th Annual Meeting of the Association for Computational Linguistics, ACL 2012 - Proceedings of the Conference</w:t>
      </w:r>
      <w:r w:rsidRPr="009D3AFF">
        <w:rPr>
          <w:rFonts w:ascii="Arial" w:hAnsi="Arial" w:cs="Arial"/>
          <w:noProof/>
          <w:sz w:val="24"/>
          <w:szCs w:val="24"/>
        </w:rPr>
        <w:t>, 2012.</w:t>
      </w:r>
    </w:p>
    <w:p w14:paraId="733EA3B0"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6]</w:t>
      </w:r>
      <w:r w:rsidRPr="009D3AFF">
        <w:rPr>
          <w:rFonts w:ascii="Arial" w:hAnsi="Arial" w:cs="Arial"/>
          <w:noProof/>
          <w:sz w:val="24"/>
          <w:szCs w:val="24"/>
        </w:rPr>
        <w:tab/>
        <w:t xml:space="preserve">P. Kuznetsova, V. Ordonez, T. L. Berg, and Y. Choi, “ T ree T alk : Composition and Compression of Trees for Image Descriptions ,” </w:t>
      </w:r>
      <w:r w:rsidRPr="009D3AFF">
        <w:rPr>
          <w:rFonts w:ascii="Arial" w:hAnsi="Arial" w:cs="Arial"/>
          <w:i/>
          <w:iCs/>
          <w:noProof/>
          <w:sz w:val="24"/>
          <w:szCs w:val="24"/>
        </w:rPr>
        <w:t>Trans. Assoc. Comput. Linguist.</w:t>
      </w:r>
      <w:r w:rsidRPr="009D3AFF">
        <w:rPr>
          <w:rFonts w:ascii="Arial" w:hAnsi="Arial" w:cs="Arial"/>
          <w:noProof/>
          <w:sz w:val="24"/>
          <w:szCs w:val="24"/>
        </w:rPr>
        <w:t>, 2014.</w:t>
      </w:r>
    </w:p>
    <w:p w14:paraId="451A8096"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7]</w:t>
      </w:r>
      <w:r w:rsidRPr="009D3AFF">
        <w:rPr>
          <w:rFonts w:ascii="Arial" w:hAnsi="Arial" w:cs="Arial"/>
          <w:noProof/>
          <w:sz w:val="24"/>
          <w:szCs w:val="24"/>
        </w:rPr>
        <w:tab/>
        <w:t xml:space="preserve">A. Aker and R. Gaizauskas, “Generating image descriptions using dependency relational patterns,” in </w:t>
      </w:r>
      <w:r w:rsidRPr="009D3AFF">
        <w:rPr>
          <w:rFonts w:ascii="Arial" w:hAnsi="Arial" w:cs="Arial"/>
          <w:i/>
          <w:iCs/>
          <w:noProof/>
          <w:sz w:val="24"/>
          <w:szCs w:val="24"/>
        </w:rPr>
        <w:t>ACL 2010 - 48th Annual Meeting of the Association for Computational Linguistics, Proceedings of the Conference</w:t>
      </w:r>
      <w:r w:rsidRPr="009D3AFF">
        <w:rPr>
          <w:rFonts w:ascii="Arial" w:hAnsi="Arial" w:cs="Arial"/>
          <w:noProof/>
          <w:sz w:val="24"/>
          <w:szCs w:val="24"/>
        </w:rPr>
        <w:t>, 2010.</w:t>
      </w:r>
    </w:p>
    <w:p w14:paraId="24C3D8D4"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8]</w:t>
      </w:r>
      <w:r w:rsidRPr="009D3AFF">
        <w:rPr>
          <w:rFonts w:ascii="Arial" w:hAnsi="Arial" w:cs="Arial"/>
          <w:noProof/>
          <w:sz w:val="24"/>
          <w:szCs w:val="24"/>
        </w:rPr>
        <w:tab/>
        <w:t xml:space="preserve">D. Elliott and F. Keller, “Image description using visual dependency representations,” in </w:t>
      </w:r>
      <w:r w:rsidRPr="009D3AFF">
        <w:rPr>
          <w:rFonts w:ascii="Arial" w:hAnsi="Arial" w:cs="Arial"/>
          <w:i/>
          <w:iCs/>
          <w:noProof/>
          <w:sz w:val="24"/>
          <w:szCs w:val="24"/>
        </w:rPr>
        <w:t>EMNLP 2013 - 2013 Conference on Empirical Methods in Natural Language Processing, Proceedings of the Conference</w:t>
      </w:r>
      <w:r w:rsidRPr="009D3AFF">
        <w:rPr>
          <w:rFonts w:ascii="Arial" w:hAnsi="Arial" w:cs="Arial"/>
          <w:noProof/>
          <w:sz w:val="24"/>
          <w:szCs w:val="24"/>
        </w:rPr>
        <w:t>, 2013.</w:t>
      </w:r>
    </w:p>
    <w:p w14:paraId="08620ACB"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19]</w:t>
      </w:r>
      <w:r w:rsidRPr="009D3AFF">
        <w:rPr>
          <w:rFonts w:ascii="Arial" w:hAnsi="Arial" w:cs="Arial"/>
          <w:noProof/>
          <w:sz w:val="24"/>
          <w:szCs w:val="24"/>
        </w:rPr>
        <w:tab/>
        <w:t xml:space="preserve">C. Sun, C. Gan, and R. Nevatia, “Automatic concept discovery from parallel text </w:t>
      </w:r>
      <w:r w:rsidRPr="009D3AFF">
        <w:rPr>
          <w:rFonts w:ascii="Arial" w:hAnsi="Arial" w:cs="Arial"/>
          <w:noProof/>
          <w:sz w:val="24"/>
          <w:szCs w:val="24"/>
        </w:rPr>
        <w:lastRenderedPageBreak/>
        <w:t xml:space="preserve">and visual corpora,” in </w:t>
      </w:r>
      <w:r w:rsidRPr="009D3AFF">
        <w:rPr>
          <w:rFonts w:ascii="Arial" w:hAnsi="Arial" w:cs="Arial"/>
          <w:i/>
          <w:iCs/>
          <w:noProof/>
          <w:sz w:val="24"/>
          <w:szCs w:val="24"/>
        </w:rPr>
        <w:t>Proceedings of the IEEE International Conference on Computer Vision</w:t>
      </w:r>
      <w:r w:rsidRPr="009D3AFF">
        <w:rPr>
          <w:rFonts w:ascii="Arial" w:hAnsi="Arial" w:cs="Arial"/>
          <w:noProof/>
          <w:sz w:val="24"/>
          <w:szCs w:val="24"/>
        </w:rPr>
        <w:t>, 2015.</w:t>
      </w:r>
    </w:p>
    <w:p w14:paraId="3444D60E"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0]</w:t>
      </w:r>
      <w:r w:rsidRPr="009D3AFF">
        <w:rPr>
          <w:rFonts w:ascii="Arial" w:hAnsi="Arial" w:cs="Arial"/>
          <w:noProof/>
          <w:sz w:val="24"/>
          <w:szCs w:val="24"/>
        </w:rPr>
        <w:tab/>
        <w:t xml:space="preserve">V. Ordonez, G. Kulkarni, and T. L. Berg, “Im2Text: Describing images using 1 million captioned photographs,” in </w:t>
      </w:r>
      <w:r w:rsidRPr="009D3AFF">
        <w:rPr>
          <w:rFonts w:ascii="Arial" w:hAnsi="Arial" w:cs="Arial"/>
          <w:i/>
          <w:iCs/>
          <w:noProof/>
          <w:sz w:val="24"/>
          <w:szCs w:val="24"/>
        </w:rPr>
        <w:t>Advances in Neural Information Processing Systems 24: 25th Annual Conference on Neural Information Processing Systems 2011, NIPS 2011</w:t>
      </w:r>
      <w:r w:rsidRPr="009D3AFF">
        <w:rPr>
          <w:rFonts w:ascii="Arial" w:hAnsi="Arial" w:cs="Arial"/>
          <w:noProof/>
          <w:sz w:val="24"/>
          <w:szCs w:val="24"/>
        </w:rPr>
        <w:t>, 2011.</w:t>
      </w:r>
    </w:p>
    <w:p w14:paraId="4FD4956D"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1]</w:t>
      </w:r>
      <w:r w:rsidRPr="009D3AFF">
        <w:rPr>
          <w:rFonts w:ascii="Arial" w:hAnsi="Arial" w:cs="Arial"/>
          <w:noProof/>
          <w:sz w:val="24"/>
          <w:szCs w:val="24"/>
        </w:rPr>
        <w:tab/>
        <w:t xml:space="preserve">M. Hodosh, P. Young, and J. Hockenmaier, “Framing image description as a ranking task: Data, models and evaluation metrics,” in </w:t>
      </w:r>
      <w:r w:rsidRPr="009D3AFF">
        <w:rPr>
          <w:rFonts w:ascii="Arial" w:hAnsi="Arial" w:cs="Arial"/>
          <w:i/>
          <w:iCs/>
          <w:noProof/>
          <w:sz w:val="24"/>
          <w:szCs w:val="24"/>
        </w:rPr>
        <w:t>IJCAI International Joint Conference on Artificial Intelligence</w:t>
      </w:r>
      <w:r w:rsidRPr="009D3AFF">
        <w:rPr>
          <w:rFonts w:ascii="Arial" w:hAnsi="Arial" w:cs="Arial"/>
          <w:noProof/>
          <w:sz w:val="24"/>
          <w:szCs w:val="24"/>
        </w:rPr>
        <w:t>, 2015.</w:t>
      </w:r>
    </w:p>
    <w:p w14:paraId="2975553C"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2]</w:t>
      </w:r>
      <w:r w:rsidRPr="009D3AFF">
        <w:rPr>
          <w:rFonts w:ascii="Arial" w:hAnsi="Arial" w:cs="Arial"/>
          <w:noProof/>
          <w:sz w:val="24"/>
          <w:szCs w:val="24"/>
        </w:rPr>
        <w:tab/>
        <w:t xml:space="preserve">Y. Gong, L. Wang, M. Hodosh, J. Hockenmaier, and S. Lazebnik, “Improving image-sentence embeddings using large weakly annotated photo collections,” in </w:t>
      </w:r>
      <w:r w:rsidRPr="009D3AFF">
        <w:rPr>
          <w:rFonts w:ascii="Arial" w:hAnsi="Arial" w:cs="Arial"/>
          <w:i/>
          <w:iCs/>
          <w:noProof/>
          <w:sz w:val="24"/>
          <w:szCs w:val="24"/>
        </w:rPr>
        <w:t>Lecture Notes in Computer Science (including subseries Lecture Notes in Artificial Intelligence and Lecture Notes in Bioinformatics)</w:t>
      </w:r>
      <w:r w:rsidRPr="009D3AFF">
        <w:rPr>
          <w:rFonts w:ascii="Arial" w:hAnsi="Arial" w:cs="Arial"/>
          <w:noProof/>
          <w:sz w:val="24"/>
          <w:szCs w:val="24"/>
        </w:rPr>
        <w:t>, 2014.</w:t>
      </w:r>
    </w:p>
    <w:p w14:paraId="1553A216"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3]</w:t>
      </w:r>
      <w:r w:rsidRPr="009D3AFF">
        <w:rPr>
          <w:rFonts w:ascii="Arial" w:hAnsi="Arial" w:cs="Arial"/>
          <w:noProof/>
          <w:sz w:val="24"/>
          <w:szCs w:val="24"/>
        </w:rPr>
        <w:tab/>
        <w:t xml:space="preserve">Q. You, H. Jin, Z. Wang, C. Fang, and J. Luo, “Image captioning with semantic attention,” in </w:t>
      </w:r>
      <w:r w:rsidRPr="009D3AFF">
        <w:rPr>
          <w:rFonts w:ascii="Arial" w:hAnsi="Arial" w:cs="Arial"/>
          <w:i/>
          <w:iCs/>
          <w:noProof/>
          <w:sz w:val="24"/>
          <w:szCs w:val="24"/>
        </w:rPr>
        <w:t>Proceedings of the IEEE Computer Society Conference on Computer Vision and Pattern Recognition</w:t>
      </w:r>
      <w:r w:rsidRPr="009D3AFF">
        <w:rPr>
          <w:rFonts w:ascii="Arial" w:hAnsi="Arial" w:cs="Arial"/>
          <w:noProof/>
          <w:sz w:val="24"/>
          <w:szCs w:val="24"/>
        </w:rPr>
        <w:t>, 2016.</w:t>
      </w:r>
    </w:p>
    <w:p w14:paraId="447DDDD0"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4]</w:t>
      </w:r>
      <w:r w:rsidRPr="009D3AFF">
        <w:rPr>
          <w:rFonts w:ascii="Arial" w:hAnsi="Arial" w:cs="Arial"/>
          <w:noProof/>
          <w:sz w:val="24"/>
          <w:szCs w:val="24"/>
        </w:rPr>
        <w:tab/>
        <w:t xml:space="preserve">T. Yao, Y. Pan, Y. Li, Z. Qiu, and T. Mei, “Boosting Image Captioning with Attributes,” in </w:t>
      </w:r>
      <w:r w:rsidRPr="009D3AFF">
        <w:rPr>
          <w:rFonts w:ascii="Arial" w:hAnsi="Arial" w:cs="Arial"/>
          <w:i/>
          <w:iCs/>
          <w:noProof/>
          <w:sz w:val="24"/>
          <w:szCs w:val="24"/>
        </w:rPr>
        <w:t>Proceedings of the IEEE International Conference on Computer Vision</w:t>
      </w:r>
      <w:r w:rsidRPr="009D3AFF">
        <w:rPr>
          <w:rFonts w:ascii="Arial" w:hAnsi="Arial" w:cs="Arial"/>
          <w:noProof/>
          <w:sz w:val="24"/>
          <w:szCs w:val="24"/>
        </w:rPr>
        <w:t>, 2017.</w:t>
      </w:r>
    </w:p>
    <w:p w14:paraId="2BB35AC4"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5]</w:t>
      </w:r>
      <w:r w:rsidRPr="009D3AFF">
        <w:rPr>
          <w:rFonts w:ascii="Arial" w:hAnsi="Arial" w:cs="Arial"/>
          <w:noProof/>
          <w:sz w:val="24"/>
          <w:szCs w:val="24"/>
        </w:rPr>
        <w:tab/>
        <w:t xml:space="preserve">K. Xu </w:t>
      </w:r>
      <w:r w:rsidRPr="009D3AFF">
        <w:rPr>
          <w:rFonts w:ascii="Arial" w:hAnsi="Arial" w:cs="Arial"/>
          <w:i/>
          <w:iCs/>
          <w:noProof/>
          <w:sz w:val="24"/>
          <w:szCs w:val="24"/>
        </w:rPr>
        <w:t>et al.</w:t>
      </w:r>
      <w:r w:rsidRPr="009D3AFF">
        <w:rPr>
          <w:rFonts w:ascii="Arial" w:hAnsi="Arial" w:cs="Arial"/>
          <w:noProof/>
          <w:sz w:val="24"/>
          <w:szCs w:val="24"/>
        </w:rPr>
        <w:t xml:space="preserve">, “Show, attend and tell: Neural image caption generation with visual attention,” in </w:t>
      </w:r>
      <w:r w:rsidRPr="009D3AFF">
        <w:rPr>
          <w:rFonts w:ascii="Arial" w:hAnsi="Arial" w:cs="Arial"/>
          <w:i/>
          <w:iCs/>
          <w:noProof/>
          <w:sz w:val="24"/>
          <w:szCs w:val="24"/>
        </w:rPr>
        <w:t>32nd International Conference on Machine Learning, ICML 2015</w:t>
      </w:r>
      <w:r w:rsidRPr="009D3AFF">
        <w:rPr>
          <w:rFonts w:ascii="Arial" w:hAnsi="Arial" w:cs="Arial"/>
          <w:noProof/>
          <w:sz w:val="24"/>
          <w:szCs w:val="24"/>
        </w:rPr>
        <w:t>, 2015.</w:t>
      </w:r>
    </w:p>
    <w:p w14:paraId="1AADE1C1"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6]</w:t>
      </w:r>
      <w:r w:rsidRPr="009D3AFF">
        <w:rPr>
          <w:rFonts w:ascii="Arial" w:hAnsi="Arial" w:cs="Arial"/>
          <w:noProof/>
          <w:sz w:val="24"/>
          <w:szCs w:val="24"/>
        </w:rPr>
        <w:tab/>
        <w:t xml:space="preserve">B. Jiang, M. Valstar, B. Martinez, and M. Pantic, “A dynamic appearance descriptor approach to facial actions temporal modeling,” </w:t>
      </w:r>
      <w:r w:rsidRPr="009D3AFF">
        <w:rPr>
          <w:rFonts w:ascii="Arial" w:hAnsi="Arial" w:cs="Arial"/>
          <w:i/>
          <w:iCs/>
          <w:noProof/>
          <w:sz w:val="24"/>
          <w:szCs w:val="24"/>
        </w:rPr>
        <w:t>IEEE Trans. Cybern.</w:t>
      </w:r>
      <w:r w:rsidRPr="009D3AFF">
        <w:rPr>
          <w:rFonts w:ascii="Arial" w:hAnsi="Arial" w:cs="Arial"/>
          <w:noProof/>
          <w:sz w:val="24"/>
          <w:szCs w:val="24"/>
        </w:rPr>
        <w:t>, 2014.</w:t>
      </w:r>
    </w:p>
    <w:p w14:paraId="1BBA66B5"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7]</w:t>
      </w:r>
      <w:r w:rsidRPr="009D3AFF">
        <w:rPr>
          <w:rFonts w:ascii="Arial" w:hAnsi="Arial" w:cs="Arial"/>
          <w:noProof/>
          <w:sz w:val="24"/>
          <w:szCs w:val="24"/>
        </w:rPr>
        <w:tab/>
        <w:t xml:space="preserve">G. C. Littlewort, M. S. Bartlett, and K. Lee, “Automatic coding of facial expressions displayed during posed and genuine pain,” </w:t>
      </w:r>
      <w:r w:rsidRPr="009D3AFF">
        <w:rPr>
          <w:rFonts w:ascii="Arial" w:hAnsi="Arial" w:cs="Arial"/>
          <w:i/>
          <w:iCs/>
          <w:noProof/>
          <w:sz w:val="24"/>
          <w:szCs w:val="24"/>
        </w:rPr>
        <w:t>Image Vis. Comput.</w:t>
      </w:r>
      <w:r w:rsidRPr="009D3AFF">
        <w:rPr>
          <w:rFonts w:ascii="Arial" w:hAnsi="Arial" w:cs="Arial"/>
          <w:noProof/>
          <w:sz w:val="24"/>
          <w:szCs w:val="24"/>
        </w:rPr>
        <w:t>, 2009.</w:t>
      </w:r>
    </w:p>
    <w:p w14:paraId="5902ED11"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8]</w:t>
      </w:r>
      <w:r w:rsidRPr="009D3AFF">
        <w:rPr>
          <w:rFonts w:ascii="Arial" w:hAnsi="Arial" w:cs="Arial"/>
          <w:noProof/>
          <w:sz w:val="24"/>
          <w:szCs w:val="24"/>
        </w:rPr>
        <w:tab/>
        <w:t xml:space="preserve">T. F. Cootes, G. J. Edwards, and C. J. Taylor, “Active appearance models,” in </w:t>
      </w:r>
      <w:r w:rsidRPr="009D3AFF">
        <w:rPr>
          <w:rFonts w:ascii="Arial" w:hAnsi="Arial" w:cs="Arial"/>
          <w:i/>
          <w:iCs/>
          <w:noProof/>
          <w:sz w:val="24"/>
          <w:szCs w:val="24"/>
        </w:rPr>
        <w:t xml:space="preserve">Lecture Notes in Computer Science (including subseries Lecture Notes in </w:t>
      </w:r>
      <w:r w:rsidRPr="009D3AFF">
        <w:rPr>
          <w:rFonts w:ascii="Arial" w:hAnsi="Arial" w:cs="Arial"/>
          <w:i/>
          <w:iCs/>
          <w:noProof/>
          <w:sz w:val="24"/>
          <w:szCs w:val="24"/>
        </w:rPr>
        <w:lastRenderedPageBreak/>
        <w:t>Artificial Intelligence and Lecture Notes in Bioinformatics)</w:t>
      </w:r>
      <w:r w:rsidRPr="009D3AFF">
        <w:rPr>
          <w:rFonts w:ascii="Arial" w:hAnsi="Arial" w:cs="Arial"/>
          <w:noProof/>
          <w:sz w:val="24"/>
          <w:szCs w:val="24"/>
        </w:rPr>
        <w:t>, 1998.</w:t>
      </w:r>
    </w:p>
    <w:p w14:paraId="604D91AC"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29]</w:t>
      </w:r>
      <w:r w:rsidRPr="009D3AFF">
        <w:rPr>
          <w:rFonts w:ascii="Arial" w:hAnsi="Arial" w:cs="Arial"/>
          <w:noProof/>
          <w:sz w:val="24"/>
          <w:szCs w:val="24"/>
        </w:rPr>
        <w:tab/>
        <w:t xml:space="preserve">G. Tzimropoulos, V. Argyriou, S. Zafeiriou, and T. Stathaki, “Robust FFT-based scale-invariant image registration with image gradients,” </w:t>
      </w:r>
      <w:r w:rsidRPr="009D3AFF">
        <w:rPr>
          <w:rFonts w:ascii="Arial" w:hAnsi="Arial" w:cs="Arial"/>
          <w:i/>
          <w:iCs/>
          <w:noProof/>
          <w:sz w:val="24"/>
          <w:szCs w:val="24"/>
        </w:rPr>
        <w:t>IEEE Trans. Pattern Anal. Mach. Intell.</w:t>
      </w:r>
      <w:r w:rsidRPr="009D3AFF">
        <w:rPr>
          <w:rFonts w:ascii="Arial" w:hAnsi="Arial" w:cs="Arial"/>
          <w:noProof/>
          <w:sz w:val="24"/>
          <w:szCs w:val="24"/>
        </w:rPr>
        <w:t>, 2010.</w:t>
      </w:r>
    </w:p>
    <w:p w14:paraId="1ADA4DED"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0]</w:t>
      </w:r>
      <w:r w:rsidRPr="009D3AFF">
        <w:rPr>
          <w:rFonts w:ascii="Arial" w:hAnsi="Arial" w:cs="Arial"/>
          <w:noProof/>
          <w:sz w:val="24"/>
          <w:szCs w:val="24"/>
        </w:rPr>
        <w:tab/>
        <w:t xml:space="preserve">S. Yang and B. Bhanu, “Facial expression recognition using emotion avatar image,” in </w:t>
      </w:r>
      <w:r w:rsidRPr="009D3AFF">
        <w:rPr>
          <w:rFonts w:ascii="Arial" w:hAnsi="Arial" w:cs="Arial"/>
          <w:i/>
          <w:iCs/>
          <w:noProof/>
          <w:sz w:val="24"/>
          <w:szCs w:val="24"/>
        </w:rPr>
        <w:t>2011 IEEE International Conference on Automatic Face and Gesture Recognition and Workshops, FG 2011</w:t>
      </w:r>
      <w:r w:rsidRPr="009D3AFF">
        <w:rPr>
          <w:rFonts w:ascii="Arial" w:hAnsi="Arial" w:cs="Arial"/>
          <w:noProof/>
          <w:sz w:val="24"/>
          <w:szCs w:val="24"/>
        </w:rPr>
        <w:t>, 2011.</w:t>
      </w:r>
    </w:p>
    <w:p w14:paraId="43EC39CA"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1]</w:t>
      </w:r>
      <w:r w:rsidRPr="009D3AFF">
        <w:rPr>
          <w:rFonts w:ascii="Arial" w:hAnsi="Arial" w:cs="Arial"/>
          <w:noProof/>
          <w:sz w:val="24"/>
          <w:szCs w:val="24"/>
        </w:rPr>
        <w:tab/>
        <w:t xml:space="preserve">M. Valstar, B. Martinez, X. Binefa, and M. Pantic, “Facial point detection using boosted regression and graph models,” in </w:t>
      </w:r>
      <w:r w:rsidRPr="009D3AFF">
        <w:rPr>
          <w:rFonts w:ascii="Arial" w:hAnsi="Arial" w:cs="Arial"/>
          <w:i/>
          <w:iCs/>
          <w:noProof/>
          <w:sz w:val="24"/>
          <w:szCs w:val="24"/>
        </w:rPr>
        <w:t>Proceedings of the IEEE Computer Society Conference on Computer Vision and Pattern Recognition</w:t>
      </w:r>
      <w:r w:rsidRPr="009D3AFF">
        <w:rPr>
          <w:rFonts w:ascii="Arial" w:hAnsi="Arial" w:cs="Arial"/>
          <w:noProof/>
          <w:sz w:val="24"/>
          <w:szCs w:val="24"/>
        </w:rPr>
        <w:t>, 2010.</w:t>
      </w:r>
    </w:p>
    <w:p w14:paraId="5871D92A"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2]</w:t>
      </w:r>
      <w:r w:rsidRPr="009D3AFF">
        <w:rPr>
          <w:rFonts w:ascii="Arial" w:hAnsi="Arial" w:cs="Arial"/>
          <w:noProof/>
          <w:sz w:val="24"/>
          <w:szCs w:val="24"/>
        </w:rPr>
        <w:tab/>
        <w:t xml:space="preserve">D. Vukadinovic and M. Pantic, “Fully automatic facial feature point detection using gabor feature based boosted classifiers,” in </w:t>
      </w:r>
      <w:r w:rsidRPr="009D3AFF">
        <w:rPr>
          <w:rFonts w:ascii="Arial" w:hAnsi="Arial" w:cs="Arial"/>
          <w:i/>
          <w:iCs/>
          <w:noProof/>
          <w:sz w:val="24"/>
          <w:szCs w:val="24"/>
        </w:rPr>
        <w:t>Conference Proceedings - IEEE International Conference on Systems, Man and Cybernetics</w:t>
      </w:r>
      <w:r w:rsidRPr="009D3AFF">
        <w:rPr>
          <w:rFonts w:ascii="Arial" w:hAnsi="Arial" w:cs="Arial"/>
          <w:noProof/>
          <w:sz w:val="24"/>
          <w:szCs w:val="24"/>
        </w:rPr>
        <w:t>, 2005.</w:t>
      </w:r>
    </w:p>
    <w:p w14:paraId="22A517D8"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3]</w:t>
      </w:r>
      <w:r w:rsidRPr="009D3AFF">
        <w:rPr>
          <w:rFonts w:ascii="Arial" w:hAnsi="Arial" w:cs="Arial"/>
          <w:noProof/>
          <w:sz w:val="24"/>
          <w:szCs w:val="24"/>
        </w:rPr>
        <w:tab/>
        <w:t xml:space="preserve">M. F. Valstar and M. Pantic, “Fully automatic recognition of the temporal phases of facial actions,” </w:t>
      </w:r>
      <w:r w:rsidRPr="009D3AFF">
        <w:rPr>
          <w:rFonts w:ascii="Arial" w:hAnsi="Arial" w:cs="Arial"/>
          <w:i/>
          <w:iCs/>
          <w:noProof/>
          <w:sz w:val="24"/>
          <w:szCs w:val="24"/>
        </w:rPr>
        <w:t>IEEE Trans. Syst. Man, Cybern. Part B Cybern.</w:t>
      </w:r>
      <w:r w:rsidRPr="009D3AFF">
        <w:rPr>
          <w:rFonts w:ascii="Arial" w:hAnsi="Arial" w:cs="Arial"/>
          <w:noProof/>
          <w:sz w:val="24"/>
          <w:szCs w:val="24"/>
        </w:rPr>
        <w:t>, 2012.</w:t>
      </w:r>
    </w:p>
    <w:p w14:paraId="32908F6A"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4]</w:t>
      </w:r>
      <w:r w:rsidRPr="009D3AFF">
        <w:rPr>
          <w:rFonts w:ascii="Arial" w:hAnsi="Arial" w:cs="Arial"/>
          <w:noProof/>
          <w:sz w:val="24"/>
          <w:szCs w:val="24"/>
        </w:rPr>
        <w:tab/>
        <w:t xml:space="preserve">B. Adams, C. Dorai, and S. Venkatesh, “Toward automatic extraction of expressive elements from motion pictures: Tempo,” </w:t>
      </w:r>
      <w:r w:rsidRPr="009D3AFF">
        <w:rPr>
          <w:rFonts w:ascii="Arial" w:hAnsi="Arial" w:cs="Arial"/>
          <w:i/>
          <w:iCs/>
          <w:noProof/>
          <w:sz w:val="24"/>
          <w:szCs w:val="24"/>
        </w:rPr>
        <w:t>IEEE Trans. Multimed.</w:t>
      </w:r>
      <w:r w:rsidRPr="009D3AFF">
        <w:rPr>
          <w:rFonts w:ascii="Arial" w:hAnsi="Arial" w:cs="Arial"/>
          <w:noProof/>
          <w:sz w:val="24"/>
          <w:szCs w:val="24"/>
        </w:rPr>
        <w:t>, 2002.</w:t>
      </w:r>
    </w:p>
    <w:p w14:paraId="6EDA9618"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5]</w:t>
      </w:r>
      <w:r w:rsidRPr="009D3AFF">
        <w:rPr>
          <w:rFonts w:ascii="Arial" w:hAnsi="Arial" w:cs="Arial"/>
          <w:noProof/>
          <w:sz w:val="24"/>
          <w:szCs w:val="24"/>
        </w:rPr>
        <w:tab/>
        <w:t xml:space="preserve">J. R. Kender and B. L. Yeo, “Video scene segmentation via continuous video coherence,” in </w:t>
      </w:r>
      <w:r w:rsidRPr="009D3AFF">
        <w:rPr>
          <w:rFonts w:ascii="Arial" w:hAnsi="Arial" w:cs="Arial"/>
          <w:i/>
          <w:iCs/>
          <w:noProof/>
          <w:sz w:val="24"/>
          <w:szCs w:val="24"/>
        </w:rPr>
        <w:t>Proceedings of the IEEE Computer Society Conference on Computer Vision and Pattern Recognition</w:t>
      </w:r>
      <w:r w:rsidRPr="009D3AFF">
        <w:rPr>
          <w:rFonts w:ascii="Arial" w:hAnsi="Arial" w:cs="Arial"/>
          <w:noProof/>
          <w:sz w:val="24"/>
          <w:szCs w:val="24"/>
        </w:rPr>
        <w:t>, 1998.</w:t>
      </w:r>
    </w:p>
    <w:p w14:paraId="52BD0696"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6]</w:t>
      </w:r>
      <w:r w:rsidRPr="009D3AFF">
        <w:rPr>
          <w:rFonts w:ascii="Arial" w:hAnsi="Arial" w:cs="Arial"/>
          <w:noProof/>
          <w:sz w:val="24"/>
          <w:szCs w:val="24"/>
        </w:rPr>
        <w:tab/>
        <w:t xml:space="preserve">Z. Rasheed and M. Shah, “Scene detection in Hollywood movies and TV shows,” in </w:t>
      </w:r>
      <w:r w:rsidRPr="009D3AFF">
        <w:rPr>
          <w:rFonts w:ascii="Arial" w:hAnsi="Arial" w:cs="Arial"/>
          <w:i/>
          <w:iCs/>
          <w:noProof/>
          <w:sz w:val="24"/>
          <w:szCs w:val="24"/>
        </w:rPr>
        <w:t>Proceedings of the IEEE Computer Society Conference on Computer Vision and Pattern Recognition</w:t>
      </w:r>
      <w:r w:rsidRPr="009D3AFF">
        <w:rPr>
          <w:rFonts w:ascii="Arial" w:hAnsi="Arial" w:cs="Arial"/>
          <w:noProof/>
          <w:sz w:val="24"/>
          <w:szCs w:val="24"/>
        </w:rPr>
        <w:t>, 2003.</w:t>
      </w:r>
    </w:p>
    <w:p w14:paraId="38B289AD"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7]</w:t>
      </w:r>
      <w:r w:rsidRPr="009D3AFF">
        <w:rPr>
          <w:rFonts w:ascii="Arial" w:hAnsi="Arial" w:cs="Arial"/>
          <w:noProof/>
          <w:sz w:val="24"/>
          <w:szCs w:val="24"/>
        </w:rPr>
        <w:tab/>
        <w:t xml:space="preserve">Y. Rui, T. S. Huang, and S. Mehrotra, “Constructing table-of-content for videos,” </w:t>
      </w:r>
      <w:r w:rsidRPr="009D3AFF">
        <w:rPr>
          <w:rFonts w:ascii="Arial" w:hAnsi="Arial" w:cs="Arial"/>
          <w:i/>
          <w:iCs/>
          <w:noProof/>
          <w:sz w:val="24"/>
          <w:szCs w:val="24"/>
        </w:rPr>
        <w:t>Multimed. Syst.</w:t>
      </w:r>
      <w:r w:rsidRPr="009D3AFF">
        <w:rPr>
          <w:rFonts w:ascii="Arial" w:hAnsi="Arial" w:cs="Arial"/>
          <w:noProof/>
          <w:sz w:val="24"/>
          <w:szCs w:val="24"/>
        </w:rPr>
        <w:t>, 1999.</w:t>
      </w:r>
    </w:p>
    <w:p w14:paraId="34587BE1"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38]</w:t>
      </w:r>
      <w:r w:rsidRPr="009D3AFF">
        <w:rPr>
          <w:rFonts w:ascii="Arial" w:hAnsi="Arial" w:cs="Arial"/>
          <w:noProof/>
          <w:sz w:val="24"/>
          <w:szCs w:val="24"/>
        </w:rPr>
        <w:tab/>
        <w:t xml:space="preserve">A. Hanjalic, R. L. Lagendijk, and J. Biemond, “Automated high-level movie segmentation for advanced video-retrieval systems,” </w:t>
      </w:r>
      <w:r w:rsidRPr="009D3AFF">
        <w:rPr>
          <w:rFonts w:ascii="Arial" w:hAnsi="Arial" w:cs="Arial"/>
          <w:i/>
          <w:iCs/>
          <w:noProof/>
          <w:sz w:val="24"/>
          <w:szCs w:val="24"/>
        </w:rPr>
        <w:t>IEEE Trans. Circuits Syst. Video Technol.</w:t>
      </w:r>
      <w:r w:rsidRPr="009D3AFF">
        <w:rPr>
          <w:rFonts w:ascii="Arial" w:hAnsi="Arial" w:cs="Arial"/>
          <w:noProof/>
          <w:sz w:val="24"/>
          <w:szCs w:val="24"/>
        </w:rPr>
        <w:t>, 1999.</w:t>
      </w:r>
    </w:p>
    <w:p w14:paraId="41952BE6"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lastRenderedPageBreak/>
        <w:t>[39]</w:t>
      </w:r>
      <w:r w:rsidRPr="009D3AFF">
        <w:rPr>
          <w:rFonts w:ascii="Arial" w:hAnsi="Arial" w:cs="Arial"/>
          <w:noProof/>
          <w:sz w:val="24"/>
          <w:szCs w:val="24"/>
        </w:rPr>
        <w:tab/>
        <w:t xml:space="preserve">Y. M. Kwon, C. J. Song, and I. J. Kim, “A new approach for high level video structuring,” in </w:t>
      </w:r>
      <w:r w:rsidRPr="009D3AFF">
        <w:rPr>
          <w:rFonts w:ascii="Arial" w:hAnsi="Arial" w:cs="Arial"/>
          <w:i/>
          <w:iCs/>
          <w:noProof/>
          <w:sz w:val="24"/>
          <w:szCs w:val="24"/>
        </w:rPr>
        <w:t>IEEE International Conference on Multi-Media and Expo</w:t>
      </w:r>
      <w:r w:rsidRPr="009D3AFF">
        <w:rPr>
          <w:rFonts w:ascii="Arial" w:hAnsi="Arial" w:cs="Arial"/>
          <w:noProof/>
          <w:sz w:val="24"/>
          <w:szCs w:val="24"/>
        </w:rPr>
        <w:t>, 2000.</w:t>
      </w:r>
    </w:p>
    <w:p w14:paraId="12C1E322"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40]</w:t>
      </w:r>
      <w:r w:rsidRPr="009D3AFF">
        <w:rPr>
          <w:rFonts w:ascii="Arial" w:hAnsi="Arial" w:cs="Arial"/>
          <w:noProof/>
          <w:sz w:val="24"/>
          <w:szCs w:val="24"/>
        </w:rPr>
        <w:tab/>
        <w:t xml:space="preserve">L. Zhao, S. Q. Yang, and B. Feng, “Video scene detection using slide windows method based on temporal constrain shot similarity,” in </w:t>
      </w:r>
      <w:r w:rsidRPr="009D3AFF">
        <w:rPr>
          <w:rFonts w:ascii="Arial" w:hAnsi="Arial" w:cs="Arial"/>
          <w:i/>
          <w:iCs/>
          <w:noProof/>
          <w:sz w:val="24"/>
          <w:szCs w:val="24"/>
        </w:rPr>
        <w:t>Proceedings - IEEE International Conference on Multimedia and Expo</w:t>
      </w:r>
      <w:r w:rsidRPr="009D3AFF">
        <w:rPr>
          <w:rFonts w:ascii="Arial" w:hAnsi="Arial" w:cs="Arial"/>
          <w:noProof/>
          <w:sz w:val="24"/>
          <w:szCs w:val="24"/>
        </w:rPr>
        <w:t>, 2001.</w:t>
      </w:r>
    </w:p>
    <w:p w14:paraId="33335B41"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szCs w:val="24"/>
        </w:rPr>
      </w:pPr>
      <w:r w:rsidRPr="009D3AFF">
        <w:rPr>
          <w:rFonts w:ascii="Arial" w:hAnsi="Arial" w:cs="Arial"/>
          <w:noProof/>
          <w:sz w:val="24"/>
          <w:szCs w:val="24"/>
        </w:rPr>
        <w:t>[41]</w:t>
      </w:r>
      <w:r w:rsidRPr="009D3AFF">
        <w:rPr>
          <w:rFonts w:ascii="Arial" w:hAnsi="Arial" w:cs="Arial"/>
          <w:noProof/>
          <w:sz w:val="24"/>
          <w:szCs w:val="24"/>
        </w:rPr>
        <w:tab/>
        <w:t xml:space="preserve">W. Cheng and D. Xu, “A novel approach of generating video scene structure,” in </w:t>
      </w:r>
      <w:r w:rsidRPr="009D3AFF">
        <w:rPr>
          <w:rFonts w:ascii="Arial" w:hAnsi="Arial" w:cs="Arial"/>
          <w:i/>
          <w:iCs/>
          <w:noProof/>
          <w:sz w:val="24"/>
          <w:szCs w:val="24"/>
        </w:rPr>
        <w:t>IEEE Region 10 Annual International Conference, Proceedings/TENCON</w:t>
      </w:r>
      <w:r w:rsidRPr="009D3AFF">
        <w:rPr>
          <w:rFonts w:ascii="Arial" w:hAnsi="Arial" w:cs="Arial"/>
          <w:noProof/>
          <w:sz w:val="24"/>
          <w:szCs w:val="24"/>
        </w:rPr>
        <w:t>, 2003.</w:t>
      </w:r>
    </w:p>
    <w:p w14:paraId="5440A687" w14:textId="77777777" w:rsidR="009D3AFF" w:rsidRPr="009D3AFF" w:rsidRDefault="009D3AFF" w:rsidP="009D3AFF">
      <w:pPr>
        <w:widowControl w:val="0"/>
        <w:autoSpaceDE w:val="0"/>
        <w:autoSpaceDN w:val="0"/>
        <w:adjustRightInd w:val="0"/>
        <w:spacing w:line="360" w:lineRule="auto"/>
        <w:ind w:left="640" w:hanging="640"/>
        <w:jc w:val="both"/>
        <w:rPr>
          <w:rFonts w:ascii="Arial" w:hAnsi="Arial" w:cs="Arial"/>
          <w:noProof/>
          <w:sz w:val="24"/>
        </w:rPr>
      </w:pPr>
      <w:r w:rsidRPr="009D3AFF">
        <w:rPr>
          <w:rFonts w:ascii="Arial" w:hAnsi="Arial" w:cs="Arial"/>
          <w:noProof/>
          <w:sz w:val="24"/>
          <w:szCs w:val="24"/>
        </w:rPr>
        <w:t>[42]</w:t>
      </w:r>
      <w:r w:rsidRPr="009D3AFF">
        <w:rPr>
          <w:rFonts w:ascii="Arial" w:hAnsi="Arial" w:cs="Arial"/>
          <w:noProof/>
          <w:sz w:val="24"/>
          <w:szCs w:val="24"/>
        </w:rPr>
        <w:tab/>
        <w:t xml:space="preserve">X. Wang, S. Wang, H. Chen, and M. Gabbouj, “A shot clustering based algorithm for scene segmentation,” in </w:t>
      </w:r>
      <w:r w:rsidRPr="009D3AFF">
        <w:rPr>
          <w:rFonts w:ascii="Arial" w:hAnsi="Arial" w:cs="Arial"/>
          <w:i/>
          <w:iCs/>
          <w:noProof/>
          <w:sz w:val="24"/>
          <w:szCs w:val="24"/>
        </w:rPr>
        <w:t>Proceedings - CIS Workshops 2007, 2007 International Conference on Computational Intelligence and Security Workshops</w:t>
      </w:r>
      <w:r w:rsidRPr="009D3AFF">
        <w:rPr>
          <w:rFonts w:ascii="Arial" w:hAnsi="Arial" w:cs="Arial"/>
          <w:noProof/>
          <w:sz w:val="24"/>
          <w:szCs w:val="24"/>
        </w:rPr>
        <w:t>, 2007.</w:t>
      </w:r>
    </w:p>
    <w:p w14:paraId="6E9670F6" w14:textId="22636C12" w:rsidR="009D3AFF" w:rsidRPr="004E2AC8" w:rsidRDefault="009D3AFF" w:rsidP="009D3AFF">
      <w:pPr>
        <w:spacing w:line="360" w:lineRule="auto"/>
        <w:jc w:val="both"/>
        <w:rPr>
          <w:rFonts w:ascii="Arial" w:hAnsi="Arial" w:cs="Arial"/>
          <w:sz w:val="24"/>
          <w:szCs w:val="24"/>
        </w:rPr>
      </w:pPr>
      <w:r>
        <w:rPr>
          <w:rFonts w:ascii="Arial" w:hAnsi="Arial" w:cs="Arial"/>
          <w:sz w:val="24"/>
          <w:szCs w:val="24"/>
        </w:rPr>
        <w:fldChar w:fldCharType="end"/>
      </w:r>
    </w:p>
    <w:sectPr w:rsidR="009D3AFF" w:rsidRPr="004E2AC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FE8AF" w14:textId="77777777" w:rsidR="00A73CCC" w:rsidRDefault="00A73CCC" w:rsidP="004E2AC8">
      <w:pPr>
        <w:spacing w:after="0" w:line="240" w:lineRule="auto"/>
      </w:pPr>
      <w:r>
        <w:separator/>
      </w:r>
    </w:p>
  </w:endnote>
  <w:endnote w:type="continuationSeparator" w:id="0">
    <w:p w14:paraId="07FC0574" w14:textId="77777777" w:rsidR="00A73CCC" w:rsidRDefault="00A73CCC" w:rsidP="004E2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FCB08C" w14:textId="77777777" w:rsidR="00A73CCC" w:rsidRDefault="00A73CCC" w:rsidP="004E2AC8">
      <w:pPr>
        <w:spacing w:after="0" w:line="240" w:lineRule="auto"/>
      </w:pPr>
      <w:r>
        <w:separator/>
      </w:r>
    </w:p>
  </w:footnote>
  <w:footnote w:type="continuationSeparator" w:id="0">
    <w:p w14:paraId="76007008" w14:textId="77777777" w:rsidR="00A73CCC" w:rsidRDefault="00A73CCC" w:rsidP="004E2AC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369"/>
    <w:rsid w:val="00051B55"/>
    <w:rsid w:val="00121F16"/>
    <w:rsid w:val="00141D5A"/>
    <w:rsid w:val="001B6DEF"/>
    <w:rsid w:val="002579F5"/>
    <w:rsid w:val="0044656A"/>
    <w:rsid w:val="004C740B"/>
    <w:rsid w:val="004E2AC8"/>
    <w:rsid w:val="00673A66"/>
    <w:rsid w:val="0085358E"/>
    <w:rsid w:val="00916016"/>
    <w:rsid w:val="009879EA"/>
    <w:rsid w:val="009D3AFF"/>
    <w:rsid w:val="009D4369"/>
    <w:rsid w:val="00A513C4"/>
    <w:rsid w:val="00A73CCC"/>
    <w:rsid w:val="00AE59E9"/>
    <w:rsid w:val="00B92E3F"/>
    <w:rsid w:val="00BC59FD"/>
    <w:rsid w:val="00C50532"/>
    <w:rsid w:val="00E766BC"/>
    <w:rsid w:val="00F52B17"/>
    <w:rsid w:val="00FA210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5C7CD7"/>
  <w15:chartTrackingRefBased/>
  <w15:docId w15:val="{EF449FD4-663D-4DB4-A8DC-98FD27810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E2A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2AC8"/>
    <w:rPr>
      <w:sz w:val="20"/>
      <w:szCs w:val="20"/>
    </w:rPr>
  </w:style>
  <w:style w:type="character" w:styleId="FootnoteReference">
    <w:name w:val="footnote reference"/>
    <w:basedOn w:val="DefaultParagraphFont"/>
    <w:uiPriority w:val="99"/>
    <w:semiHidden/>
    <w:unhideWhenUsed/>
    <w:rsid w:val="004E2A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75939-045E-44D1-9371-1208DBF8F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7</Pages>
  <Words>15782</Words>
  <Characters>89959</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ukh RN</dc:creator>
  <cp:keywords/>
  <dc:description/>
  <cp:lastModifiedBy>Pramukh RN</cp:lastModifiedBy>
  <cp:revision>4</cp:revision>
  <dcterms:created xsi:type="dcterms:W3CDTF">2019-11-02T18:25:00Z</dcterms:created>
  <dcterms:modified xsi:type="dcterms:W3CDTF">2019-11-0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15c4b9-770f-3ed0-b27c-43b7dda9534a</vt:lpwstr>
  </property>
  <property fmtid="{D5CDD505-2E9C-101B-9397-08002B2CF9AE}" pid="24" name="Mendeley Citation Style_1">
    <vt:lpwstr>http://www.zotero.org/styles/ieee</vt:lpwstr>
  </property>
</Properties>
</file>